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6150084" w14:textId="7C44B56B" w:rsidR="00143247" w:rsidRPr="006B4C50" w:rsidRDefault="00143247" w:rsidP="006542F2">
      <w:pPr>
        <w:spacing w:line="480" w:lineRule="auto"/>
        <w:jc w:val="both"/>
        <w:outlineLvl w:val="0"/>
        <w:rPr>
          <w:rFonts w:ascii="Times New Roman" w:hAnsi="Times New Roman" w:cs="Times New Roman"/>
        </w:rPr>
      </w:pPr>
      <w:proofErr w:type="gramStart"/>
      <w:r w:rsidRPr="005D0498">
        <w:rPr>
          <w:rFonts w:asciiTheme="majorBidi" w:hAnsiTheme="majorBidi" w:cstheme="majorBidi"/>
          <w:b/>
          <w:caps/>
        </w:rPr>
        <w:t>Table S</w:t>
      </w:r>
      <w:r w:rsidR="006542F2">
        <w:rPr>
          <w:rFonts w:asciiTheme="majorBidi" w:hAnsiTheme="majorBidi" w:cstheme="majorBidi"/>
          <w:b/>
        </w:rPr>
        <w:t>1</w:t>
      </w:r>
      <w:r w:rsidR="009621BD">
        <w:rPr>
          <w:rFonts w:asciiTheme="majorBidi" w:hAnsiTheme="majorBidi" w:cstheme="majorBidi"/>
          <w:b/>
        </w:rPr>
        <w:t>:</w:t>
      </w:r>
      <w:r w:rsidR="009621BD" w:rsidRPr="00DD4F81">
        <w:rPr>
          <w:rFonts w:asciiTheme="majorBidi" w:hAnsiTheme="majorBidi" w:cstheme="majorBidi"/>
        </w:rPr>
        <w:t xml:space="preserve"> </w:t>
      </w:r>
      <w:r w:rsidR="00E63ACB" w:rsidRPr="005D0498">
        <w:rPr>
          <w:rFonts w:asciiTheme="majorBidi" w:hAnsiTheme="majorBidi" w:cstheme="majorBidi"/>
          <w:i/>
        </w:rPr>
        <w:t>S. cerevisiae</w:t>
      </w:r>
      <w:r w:rsidR="00E63ACB" w:rsidRPr="005D0498">
        <w:rPr>
          <w:rFonts w:asciiTheme="majorBidi" w:hAnsiTheme="majorBidi" w:cstheme="majorBidi"/>
        </w:rPr>
        <w:t xml:space="preserve"> strains</w:t>
      </w:r>
      <w:bookmarkStart w:id="0" w:name="_GoBack"/>
      <w:r w:rsidR="00E63ACB" w:rsidRPr="005D0498">
        <w:rPr>
          <w:rFonts w:asciiTheme="majorBidi" w:hAnsiTheme="majorBidi" w:cstheme="majorBidi"/>
        </w:rPr>
        <w:t xml:space="preserve"> </w:t>
      </w:r>
      <w:bookmarkEnd w:id="0"/>
      <w:r w:rsidR="00E63ACB" w:rsidRPr="005D0498">
        <w:rPr>
          <w:rFonts w:asciiTheme="majorBidi" w:hAnsiTheme="majorBidi" w:cstheme="majorBidi"/>
        </w:rPr>
        <w:t>used in this study.</w:t>
      </w:r>
      <w:proofErr w:type="gramEnd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3"/>
        <w:gridCol w:w="5625"/>
        <w:gridCol w:w="2708"/>
      </w:tblGrid>
      <w:tr w:rsidR="00F14840" w:rsidRPr="00BA05F4" w14:paraId="65192413" w14:textId="77777777" w:rsidTr="00FC64C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394E2E3F" w14:textId="77777777" w:rsidR="00F14840" w:rsidRPr="00BA05F4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BA05F4">
              <w:rPr>
                <w:rFonts w:asciiTheme="majorBidi" w:hAnsiTheme="majorBidi" w:cstheme="majorBidi"/>
                <w:b/>
                <w:bCs/>
              </w:rPr>
              <w:t>Strai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7510C45" w14:textId="77777777" w:rsidR="00F14840" w:rsidRPr="00BA05F4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BA05F4">
              <w:rPr>
                <w:rFonts w:asciiTheme="majorBidi" w:hAnsiTheme="majorBidi" w:cstheme="majorBidi"/>
                <w:b/>
                <w:bCs/>
              </w:rPr>
              <w:t>Geno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4B505D53" w14:textId="77777777" w:rsidR="00F14840" w:rsidRPr="00BA05F4" w:rsidRDefault="00F14840" w:rsidP="00C661B4">
            <w:pPr>
              <w:rPr>
                <w:rFonts w:asciiTheme="majorBidi" w:hAnsiTheme="majorBidi" w:cstheme="majorBidi"/>
                <w:b/>
                <w:bCs/>
              </w:rPr>
            </w:pPr>
            <w:r w:rsidRPr="00BA05F4">
              <w:rPr>
                <w:rFonts w:asciiTheme="majorBidi" w:hAnsiTheme="majorBidi" w:cstheme="majorBidi"/>
                <w:b/>
                <w:bCs/>
              </w:rPr>
              <w:t>Reference</w:t>
            </w:r>
          </w:p>
        </w:tc>
      </w:tr>
      <w:tr w:rsidR="00F14840" w:rsidRPr="00FC64CD" w14:paraId="5670D232" w14:textId="77777777" w:rsidTr="00FC64CD">
        <w:tc>
          <w:tcPr>
            <w:tcW w:w="0" w:type="auto"/>
            <w:tcBorders>
              <w:top w:val="single" w:sz="4" w:space="0" w:color="auto"/>
            </w:tcBorders>
          </w:tcPr>
          <w:p w14:paraId="1089CE76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hAnsiTheme="majorBidi" w:cstheme="majorBidi"/>
              </w:rPr>
              <w:t>Y709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1C24B61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eastAsia="Times New Roman" w:hAnsiTheme="majorBidi" w:cstheme="majorBidi"/>
                <w:i/>
              </w:rPr>
              <w:t>MAT</w:t>
            </w:r>
            <w:r w:rsidRPr="00BA05F4">
              <w:rPr>
                <w:rFonts w:asciiTheme="majorBidi" w:hAnsiTheme="majorBidi" w:cstheme="majorBidi"/>
                <w:i/>
              </w:rPr>
              <w:t>α</w:t>
            </w:r>
            <w:r w:rsidRPr="00BA05F4" w:rsidDel="00482C8D">
              <w:rPr>
                <w:rFonts w:asciiTheme="majorBidi" w:hAnsiTheme="majorBidi" w:cstheme="majorBidi"/>
                <w:i/>
              </w:rPr>
              <w:t xml:space="preserve"> </w:t>
            </w:r>
            <w:r w:rsidRPr="00BA05F4">
              <w:rPr>
                <w:rFonts w:asciiTheme="majorBidi" w:hAnsiTheme="majorBidi" w:cstheme="majorBidi"/>
                <w:i/>
              </w:rPr>
              <w:t xml:space="preserve"> can1Δ::STE2pr-Sp_his5 lyp1∆ his3∆1 leu2∆0 ura3∆0 met15∆0 </w:t>
            </w:r>
            <w:r w:rsidRPr="00BA05F4">
              <w:rPr>
                <w:rFonts w:asciiTheme="majorBidi" w:hAnsiTheme="majorBidi" w:cstheme="majorBidi"/>
                <w:i/>
                <w:iCs/>
              </w:rPr>
              <w:t>LYS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5D278CA" w14:textId="5DE101C5" w:rsidR="00F14840" w:rsidRPr="003B7CCD" w:rsidRDefault="003B7CCD" w:rsidP="00C10232">
            <w:pPr>
              <w:rPr>
                <w:rFonts w:asciiTheme="majorBidi" w:hAnsiTheme="majorBidi" w:cstheme="majorBidi"/>
                <w:lang w:val="da-DK"/>
              </w:rPr>
            </w:pPr>
            <w:r>
              <w:rPr>
                <w:rFonts w:asciiTheme="majorBidi" w:hAnsiTheme="majorBidi" w:cstheme="majorBidi"/>
              </w:rPr>
              <w:fldChar w:fldCharType="begin"/>
            </w:r>
            <w:r w:rsidR="00C10232" w:rsidRPr="00FC64CD">
              <w:rPr>
                <w:rFonts w:asciiTheme="majorBidi" w:hAnsiTheme="majorBidi" w:cstheme="majorBidi"/>
                <w:lang w:val="da-DK"/>
              </w:rPr>
              <w:instrText xml:space="preserve"> ADDIN EN.CITE &lt;EndNote&gt;&lt;Cite&gt;&lt;Author&gt;Baryshnikova&lt;/Author&gt;&lt;Year&gt;2010&lt;/Year&gt;&lt;RecNum&gt;876&lt;/RecNum&gt;&lt;DisplayText&gt;(Baryshnikova&lt;style face="italic"&gt; et al.&lt;/style&gt;, 2010a)&lt;/DisplayText&gt;&lt;record&gt;&lt;rec-number&gt;876&lt;/rec-number&gt;&lt;foreign-keys&gt;&lt;key app="EN" db-id="90wzxdv90x0apuet9s7x2527vx9pvdd2ra9r" timestamp="1516378171"&gt;876&lt;/key&gt;&lt;/foreign-keys&gt;&lt;ref-type name="Journal Article"&gt;17&lt;/ref-type&gt;&lt;contributors&gt;&lt;authors&gt;&lt;author&gt;Baryshnikova, A.&lt;/author&gt;&lt;author&gt;Costanzo, M.&lt;/author&gt;&lt;author&gt;Dixon, S.&lt;/author&gt;&lt;author&gt;Vizeacoumar, F. J.&lt;/author&gt;&lt;author&gt;Myers, C. L.&lt;/author&gt;&lt;author&gt;Andrews, B.&lt;/author&gt;&lt;author&gt;Boone, C.&lt;/author&gt;&lt;/authors&gt;&lt;/contributors&gt;&lt;auth-address&gt;Banting and Best Department of Medical Research, Terrence Donnelly Center for Cellular and Biomolecular Research, University of Toronto, Toronto, Ontario, Canada.&lt;/auth-address&gt;&lt;titles&gt;&lt;title&gt;Synthetic genetic array (SGA) analysis in Saccharomyces cerevisiae and Schizosaccharomyces pombe&lt;/title&gt;&lt;secondary-title&gt;Methods Enzymol&lt;/secondary-title&gt;&lt;/titles&gt;&lt;periodical&gt;&lt;full-title&gt;Methods Enzymol&lt;/full-title&gt;&lt;/periodical&gt;&lt;pages&gt;145-79&lt;/pages&gt;&lt;volume&gt;470&lt;/volume&gt;&lt;keywords&gt;&lt;keyword&gt;Gene Expression Regulation, Fungal/genetics&lt;/keyword&gt;&lt;keyword&gt;Genes, Fungal/*genetics&lt;/keyword&gt;&lt;keyword&gt;Oligonucleotide Array Sequence Analysis/*methods&lt;/keyword&gt;&lt;keyword&gt;Saccharomyces cerevisiae/*genetics&lt;/keyword&gt;&lt;keyword&gt;Schizosaccharomyces/*genetics&lt;/keyword&gt;&lt;/keywords&gt;&lt;dates&gt;&lt;year&gt;2010&lt;/year&gt;&lt;/dates&gt;&lt;isbn&gt;1557-7988 (Electronic)&amp;#xD;0076-6879 (Linking)&lt;/isbn&gt;&lt;accession-num&gt;20946810&lt;/accession-num&gt;&lt;urls&gt;&lt;related-urls&gt;&lt;url&gt;https://www.ncbi.nlm.nih.gov/pubmed/20946810&lt;/url&gt;&lt;/related-urls&gt;&lt;/urls&gt;&lt;electronic-resource-num&gt;10.1016/S0076-6879(10)70007-0&lt;/electronic-resource-num&gt;&lt;/record&gt;&lt;/Cite&gt;&lt;/EndNote&gt;</w:instrText>
            </w:r>
            <w:r>
              <w:rPr>
                <w:rFonts w:asciiTheme="majorBidi" w:hAnsiTheme="majorBidi" w:cstheme="majorBidi"/>
              </w:rPr>
              <w:fldChar w:fldCharType="separate"/>
            </w:r>
            <w:r w:rsidR="00C10232" w:rsidRPr="00C10232">
              <w:rPr>
                <w:rFonts w:asciiTheme="majorBidi" w:hAnsiTheme="majorBidi" w:cstheme="majorBidi"/>
                <w:noProof/>
                <w:lang w:val="da-DK"/>
              </w:rPr>
              <w:t>(Baryshnikova</w:t>
            </w:r>
            <w:r w:rsidR="00C10232" w:rsidRPr="00C10232">
              <w:rPr>
                <w:rFonts w:asciiTheme="majorBidi" w:hAnsiTheme="majorBidi" w:cstheme="majorBidi"/>
                <w:i/>
                <w:noProof/>
                <w:lang w:val="da-DK"/>
              </w:rPr>
              <w:t xml:space="preserve"> et al.</w:t>
            </w:r>
            <w:r w:rsidR="00C10232" w:rsidRPr="00C10232">
              <w:rPr>
                <w:rFonts w:asciiTheme="majorBidi" w:hAnsiTheme="majorBidi" w:cstheme="majorBidi"/>
                <w:noProof/>
                <w:lang w:val="da-DK"/>
              </w:rPr>
              <w:t>, 2010a)</w:t>
            </w:r>
            <w:r>
              <w:rPr>
                <w:rFonts w:asciiTheme="majorBidi" w:hAnsiTheme="majorBidi" w:cstheme="majorBidi"/>
              </w:rPr>
              <w:fldChar w:fldCharType="end"/>
            </w:r>
            <w:r w:rsidRPr="003B7CCD">
              <w:rPr>
                <w:rFonts w:asciiTheme="majorBidi" w:hAnsiTheme="majorBidi" w:cstheme="majorBidi"/>
                <w:lang w:val="da-DK"/>
              </w:rPr>
              <w:t>;</w:t>
            </w:r>
            <w:r>
              <w:rPr>
                <w:rFonts w:asciiTheme="majorBidi" w:hAnsiTheme="majorBidi" w:cstheme="majorBidi"/>
                <w:lang w:val="da-DK"/>
              </w:rPr>
              <w:t xml:space="preserve"> </w:t>
            </w:r>
            <w:r w:rsidR="00F14840" w:rsidRPr="003B7CCD">
              <w:rPr>
                <w:rFonts w:asciiTheme="majorBidi" w:hAnsiTheme="majorBidi" w:cstheme="majorBidi"/>
                <w:lang w:val="da-DK"/>
              </w:rPr>
              <w:t xml:space="preserve">Tong </w:t>
            </w:r>
            <w:r w:rsidR="00F14840" w:rsidRPr="003B7CCD">
              <w:rPr>
                <w:rFonts w:asciiTheme="majorBidi" w:hAnsiTheme="majorBidi" w:cstheme="majorBidi"/>
                <w:i/>
                <w:iCs/>
                <w:lang w:val="da-DK"/>
              </w:rPr>
              <w:t>et al</w:t>
            </w:r>
            <w:r w:rsidR="00F14840" w:rsidRPr="003B7CCD">
              <w:rPr>
                <w:rFonts w:asciiTheme="majorBidi" w:hAnsiTheme="majorBidi" w:cstheme="majorBidi"/>
                <w:lang w:val="da-DK"/>
              </w:rPr>
              <w:t>., 2004</w:t>
            </w:r>
            <w:r>
              <w:rPr>
                <w:rFonts w:asciiTheme="majorBidi" w:hAnsiTheme="majorBidi" w:cstheme="majorBidi"/>
                <w:lang w:val="da-DK"/>
              </w:rPr>
              <w:t>)</w:t>
            </w:r>
          </w:p>
        </w:tc>
      </w:tr>
      <w:tr w:rsidR="00F14840" w:rsidRPr="00BA05F4" w14:paraId="39E0B012" w14:textId="77777777" w:rsidTr="00F14840">
        <w:tc>
          <w:tcPr>
            <w:tcW w:w="0" w:type="auto"/>
          </w:tcPr>
          <w:p w14:paraId="413CA8D2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hAnsiTheme="majorBidi" w:cstheme="majorBidi"/>
              </w:rPr>
              <w:t>YMB6969</w:t>
            </w:r>
          </w:p>
        </w:tc>
        <w:tc>
          <w:tcPr>
            <w:tcW w:w="0" w:type="auto"/>
          </w:tcPr>
          <w:p w14:paraId="4F256644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eastAsia="Times New Roman" w:hAnsiTheme="majorBidi" w:cstheme="majorBidi"/>
                <w:i/>
              </w:rPr>
              <w:t>MAT</w:t>
            </w:r>
            <w:r w:rsidRPr="00BA05F4">
              <w:rPr>
                <w:rFonts w:asciiTheme="majorBidi" w:hAnsiTheme="majorBidi" w:cstheme="majorBidi"/>
                <w:i/>
              </w:rPr>
              <w:t>α</w:t>
            </w:r>
            <w:r w:rsidRPr="00BA05F4" w:rsidDel="00482C8D">
              <w:rPr>
                <w:rFonts w:asciiTheme="majorBidi" w:hAnsiTheme="majorBidi" w:cstheme="majorBidi"/>
                <w:i/>
              </w:rPr>
              <w:t xml:space="preserve"> </w:t>
            </w:r>
            <w:r w:rsidRPr="00BA05F4">
              <w:rPr>
                <w:rFonts w:asciiTheme="majorBidi" w:hAnsiTheme="majorBidi" w:cstheme="majorBidi"/>
                <w:i/>
              </w:rPr>
              <w:t xml:space="preserve"> can1Δ::STE2pr-Sp_his5 lyp1∆ his3∆1 leu2∆0 ura3∆0 met15∆0 </w:t>
            </w:r>
            <w:r w:rsidRPr="00BA05F4">
              <w:rPr>
                <w:rFonts w:asciiTheme="majorBidi" w:hAnsiTheme="majorBidi" w:cstheme="majorBidi"/>
              </w:rPr>
              <w:t xml:space="preserve">LYS2 </w:t>
            </w:r>
            <w:r w:rsidRPr="00BA05F4">
              <w:rPr>
                <w:rFonts w:asciiTheme="majorBidi" w:hAnsiTheme="majorBidi" w:cstheme="majorBidi"/>
                <w:i/>
                <w:iCs/>
              </w:rPr>
              <w:t>cse4∆::GAL1pr-CSE4-3HA::NATMX</w:t>
            </w:r>
          </w:p>
        </w:tc>
        <w:tc>
          <w:tcPr>
            <w:tcW w:w="0" w:type="auto"/>
          </w:tcPr>
          <w:p w14:paraId="68D120B5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his study</w:t>
            </w:r>
          </w:p>
        </w:tc>
      </w:tr>
      <w:tr w:rsidR="00F14840" w:rsidRPr="00BA05F4" w14:paraId="41FD1E5C" w14:textId="77777777" w:rsidTr="00F14840">
        <w:tc>
          <w:tcPr>
            <w:tcW w:w="0" w:type="auto"/>
          </w:tcPr>
          <w:p w14:paraId="7BCF8717" w14:textId="77777777" w:rsidR="00F14840" w:rsidRPr="00BA05F4" w:rsidRDefault="00F14840" w:rsidP="00C661B4">
            <w:pPr>
              <w:spacing w:line="480" w:lineRule="auto"/>
              <w:jc w:val="both"/>
              <w:rPr>
                <w:rFonts w:asciiTheme="majorBidi" w:hAnsiTheme="majorBidi" w:cstheme="majorBidi"/>
                <w:color w:val="FF0000"/>
              </w:rPr>
            </w:pPr>
            <w:r w:rsidRPr="00BA05F4">
              <w:rPr>
                <w:rFonts w:asciiTheme="majorBidi" w:hAnsiTheme="majorBidi" w:cstheme="majorBidi"/>
              </w:rPr>
              <w:t>BY4741</w:t>
            </w:r>
          </w:p>
        </w:tc>
        <w:tc>
          <w:tcPr>
            <w:tcW w:w="0" w:type="auto"/>
          </w:tcPr>
          <w:p w14:paraId="637E746A" w14:textId="77777777" w:rsidR="00F14840" w:rsidRPr="00BA05F4" w:rsidRDefault="00F14840" w:rsidP="00C661B4">
            <w:pPr>
              <w:spacing w:line="480" w:lineRule="auto"/>
              <w:jc w:val="both"/>
              <w:rPr>
                <w:rFonts w:asciiTheme="majorBidi" w:eastAsia="Times New Roman" w:hAnsiTheme="majorBidi" w:cstheme="majorBidi"/>
                <w:i/>
              </w:rPr>
            </w:pPr>
            <w:proofErr w:type="spellStart"/>
            <w:r w:rsidRPr="00BA05F4">
              <w:rPr>
                <w:rFonts w:asciiTheme="majorBidi" w:eastAsia="Times New Roman" w:hAnsiTheme="majorBidi" w:cstheme="majorBidi"/>
                <w:i/>
              </w:rPr>
              <w:t>MATa</w:t>
            </w:r>
            <w:proofErr w:type="spellEnd"/>
            <w:r w:rsidRPr="00BA05F4">
              <w:rPr>
                <w:rFonts w:asciiTheme="majorBidi" w:eastAsia="Times New Roman" w:hAnsiTheme="majorBidi" w:cstheme="majorBidi"/>
                <w:i/>
              </w:rPr>
              <w:t xml:space="preserve"> his3Δ1 leu2Δ0 met15Δ0 ura3Δ0 </w:t>
            </w:r>
          </w:p>
        </w:tc>
        <w:tc>
          <w:tcPr>
            <w:tcW w:w="0" w:type="auto"/>
          </w:tcPr>
          <w:p w14:paraId="0544F87A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Open Biosystems</w:t>
            </w:r>
          </w:p>
        </w:tc>
      </w:tr>
      <w:tr w:rsidR="00F14840" w:rsidRPr="00BA05F4" w14:paraId="78FF2B58" w14:textId="77777777" w:rsidTr="00F14840">
        <w:tc>
          <w:tcPr>
            <w:tcW w:w="0" w:type="auto"/>
          </w:tcPr>
          <w:p w14:paraId="2682988C" w14:textId="77777777" w:rsidR="00F14840" w:rsidRPr="00BA05F4" w:rsidRDefault="00F14840" w:rsidP="00C661B4">
            <w:pPr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hAnsiTheme="majorBidi" w:cstheme="majorBidi"/>
              </w:rPr>
              <w:t>YMB6714</w:t>
            </w:r>
          </w:p>
        </w:tc>
        <w:tc>
          <w:tcPr>
            <w:tcW w:w="0" w:type="auto"/>
          </w:tcPr>
          <w:p w14:paraId="7B2306A0" w14:textId="77777777" w:rsidR="00F14840" w:rsidRPr="00BA05F4" w:rsidRDefault="00F14840" w:rsidP="00C661B4">
            <w:pPr>
              <w:jc w:val="both"/>
              <w:rPr>
                <w:rFonts w:asciiTheme="majorBidi" w:eastAsia="Times New Roman" w:hAnsiTheme="majorBidi" w:cstheme="majorBidi"/>
                <w:i/>
              </w:rPr>
            </w:pPr>
            <w:r w:rsidRPr="00BA05F4">
              <w:rPr>
                <w:rFonts w:asciiTheme="majorBidi" w:eastAsia="Times New Roman" w:hAnsiTheme="majorBidi" w:cstheme="majorBidi"/>
                <w:i/>
              </w:rPr>
              <w:t>MAT</w:t>
            </w:r>
            <w:r w:rsidRPr="00BA05F4">
              <w:rPr>
                <w:rFonts w:asciiTheme="majorBidi" w:hAnsiTheme="majorBidi" w:cstheme="majorBidi"/>
                <w:i/>
              </w:rPr>
              <w:t>α his3∆200 leu2∆1 lys2-801 ura3-52 ade2-101 trp1∆1 CENIII(CEN3L.YPH278) HIS3 SUP11 pRB467</w:t>
            </w:r>
          </w:p>
        </w:tc>
        <w:tc>
          <w:tcPr>
            <w:tcW w:w="0" w:type="auto"/>
          </w:tcPr>
          <w:p w14:paraId="09C22B2E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his study</w:t>
            </w:r>
          </w:p>
        </w:tc>
      </w:tr>
      <w:tr w:rsidR="00F14840" w:rsidRPr="00BA05F4" w14:paraId="7EA2A074" w14:textId="77777777" w:rsidTr="00FC64CD">
        <w:tc>
          <w:tcPr>
            <w:tcW w:w="0" w:type="auto"/>
          </w:tcPr>
          <w:p w14:paraId="702ED28A" w14:textId="77777777" w:rsidR="00F14840" w:rsidRPr="00BA05F4" w:rsidRDefault="00F14840" w:rsidP="00C661B4">
            <w:pPr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hAnsiTheme="majorBidi" w:cstheme="majorBidi"/>
              </w:rPr>
              <w:t>YMB8886</w:t>
            </w:r>
          </w:p>
        </w:tc>
        <w:tc>
          <w:tcPr>
            <w:tcW w:w="0" w:type="auto"/>
          </w:tcPr>
          <w:p w14:paraId="4F4FF6D6" w14:textId="77777777" w:rsidR="00F14840" w:rsidRPr="00BA05F4" w:rsidRDefault="00F14840" w:rsidP="00C661B4">
            <w:pPr>
              <w:jc w:val="both"/>
              <w:rPr>
                <w:rFonts w:asciiTheme="majorBidi" w:eastAsia="Times New Roman" w:hAnsiTheme="majorBidi" w:cstheme="majorBidi"/>
                <w:i/>
              </w:rPr>
            </w:pPr>
            <w:proofErr w:type="spellStart"/>
            <w:r w:rsidRPr="00BA05F4">
              <w:rPr>
                <w:rFonts w:asciiTheme="majorBidi" w:eastAsia="Times New Roman" w:hAnsiTheme="majorBidi" w:cstheme="majorBidi"/>
                <w:i/>
              </w:rPr>
              <w:t>MATa</w:t>
            </w:r>
            <w:proofErr w:type="spellEnd"/>
            <w:r w:rsidRPr="00BA05F4">
              <w:rPr>
                <w:rFonts w:asciiTheme="majorBidi" w:eastAsia="Times New Roman" w:hAnsiTheme="majorBidi" w:cstheme="majorBidi"/>
                <w:i/>
              </w:rPr>
              <w:t xml:space="preserve"> his3Δ1 leu2Δ0 met15Δ0 ura3Δ0 [HHT1-HHF1]∆16’::LEU2 [HTA1-HTB1]∆16’::URA3 pRB467</w:t>
            </w:r>
          </w:p>
        </w:tc>
        <w:tc>
          <w:tcPr>
            <w:tcW w:w="0" w:type="auto"/>
          </w:tcPr>
          <w:p w14:paraId="49BD4F93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his study</w:t>
            </w:r>
          </w:p>
        </w:tc>
      </w:tr>
      <w:tr w:rsidR="00F14840" w:rsidRPr="00BA05F4" w14:paraId="733312D8" w14:textId="77777777" w:rsidTr="00FC64CD">
        <w:tc>
          <w:tcPr>
            <w:tcW w:w="0" w:type="auto"/>
            <w:tcBorders>
              <w:bottom w:val="single" w:sz="4" w:space="0" w:color="auto"/>
            </w:tcBorders>
          </w:tcPr>
          <w:p w14:paraId="3FF26B1E" w14:textId="77777777" w:rsidR="00F14840" w:rsidRPr="00BA05F4" w:rsidRDefault="00F14840" w:rsidP="00C661B4">
            <w:pPr>
              <w:spacing w:line="480" w:lineRule="auto"/>
              <w:jc w:val="both"/>
              <w:rPr>
                <w:rFonts w:asciiTheme="majorBidi" w:hAnsiTheme="majorBidi" w:cstheme="majorBidi"/>
              </w:rPr>
            </w:pPr>
            <w:r w:rsidRPr="00BA05F4">
              <w:rPr>
                <w:rFonts w:asciiTheme="majorBidi" w:hAnsiTheme="majorBidi" w:cstheme="majorBidi"/>
              </w:rPr>
              <w:t>YMB7693</w:t>
            </w:r>
          </w:p>
          <w:p w14:paraId="520423CE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3DE81BD" w14:textId="77777777" w:rsidR="00F14840" w:rsidRPr="00BA05F4" w:rsidRDefault="00F14840" w:rsidP="00C661B4">
            <w:pPr>
              <w:jc w:val="both"/>
              <w:rPr>
                <w:rFonts w:asciiTheme="majorBidi" w:eastAsia="Times New Roman" w:hAnsiTheme="majorBidi" w:cstheme="majorBidi"/>
                <w:i/>
              </w:rPr>
            </w:pPr>
            <w:proofErr w:type="spellStart"/>
            <w:r w:rsidRPr="00BA05F4">
              <w:rPr>
                <w:rFonts w:asciiTheme="majorBidi" w:eastAsia="Times New Roman" w:hAnsiTheme="majorBidi" w:cstheme="majorBidi"/>
                <w:i/>
              </w:rPr>
              <w:t>MAT</w:t>
            </w:r>
            <w:r w:rsidRPr="00BA05F4">
              <w:rPr>
                <w:rFonts w:asciiTheme="majorBidi" w:hAnsiTheme="majorBidi" w:cstheme="majorBidi"/>
                <w:i/>
              </w:rPr>
              <w:t>a</w:t>
            </w:r>
            <w:proofErr w:type="spellEnd"/>
            <w:r w:rsidRPr="00BA05F4">
              <w:rPr>
                <w:rFonts w:asciiTheme="majorBidi" w:hAnsiTheme="majorBidi" w:cstheme="majorBidi"/>
                <w:i/>
              </w:rPr>
              <w:t xml:space="preserve"> hir2∆::KAN  his3∆200 leu2∆1 lys2-801 ura3-52 ade2-101 trp1∆1 CENIII(CEN3L.YPH278) HIS3 SUP11</w:t>
            </w:r>
          </w:p>
          <w:p w14:paraId="0A23D25B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49A45C" w14:textId="77777777" w:rsidR="00F14840" w:rsidRPr="00BA05F4" w:rsidRDefault="00F14840" w:rsidP="00C661B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his study</w:t>
            </w:r>
          </w:p>
        </w:tc>
      </w:tr>
    </w:tbl>
    <w:p w14:paraId="00744B2D" w14:textId="77777777" w:rsidR="00143247" w:rsidRPr="006B4C50" w:rsidRDefault="00143247" w:rsidP="00143247">
      <w:pPr>
        <w:spacing w:line="480" w:lineRule="auto"/>
        <w:jc w:val="both"/>
        <w:rPr>
          <w:rFonts w:ascii="Times New Roman" w:hAnsi="Times New Roman" w:cs="Times New Roman"/>
        </w:rPr>
      </w:pPr>
    </w:p>
    <w:sectPr w:rsidR="00143247" w:rsidRPr="006B4C50" w:rsidSect="00A04D2B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03F7259" w16cid:durableId="1E1AB4C5"/>
  <w16cid:commentId w16cid:paraId="7F17AEF5" w16cid:durableId="1E1AB713"/>
  <w16cid:commentId w16cid:paraId="3D8E7001" w16cid:durableId="1E1AB85F"/>
  <w16cid:commentId w16cid:paraId="6B505940" w16cid:durableId="1E1AB8E9"/>
  <w16cid:commentId w16cid:paraId="1855CDE6" w16cid:durableId="1E1AB915"/>
  <w16cid:commentId w16cid:paraId="54CE2277" w16cid:durableId="1E1ABC32"/>
  <w16cid:commentId w16cid:paraId="0FA7AA74" w16cid:durableId="1E1AC0E2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B3FD909" w14:textId="77777777" w:rsidR="00CA72B3" w:rsidRDefault="00CA72B3" w:rsidP="003D1FB2">
      <w:r>
        <w:separator/>
      </w:r>
    </w:p>
  </w:endnote>
  <w:endnote w:type="continuationSeparator" w:id="0">
    <w:p w14:paraId="6370B8EC" w14:textId="77777777" w:rsidR="00CA72B3" w:rsidRDefault="00CA72B3" w:rsidP="003D1F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5613F6" w14:textId="77777777" w:rsidR="0059518A" w:rsidRDefault="0059518A" w:rsidP="00E61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5AB93E9" w14:textId="77777777" w:rsidR="0059518A" w:rsidRDefault="0059518A" w:rsidP="00B850B7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6E955B" w14:textId="62405723" w:rsidR="0059518A" w:rsidRDefault="0059518A" w:rsidP="00E61A5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97C2B">
      <w:rPr>
        <w:rStyle w:val="PageNumber"/>
        <w:noProof/>
      </w:rPr>
      <w:t>1</w:t>
    </w:r>
    <w:r>
      <w:rPr>
        <w:rStyle w:val="PageNumber"/>
      </w:rPr>
      <w:fldChar w:fldCharType="end"/>
    </w:r>
  </w:p>
  <w:p w14:paraId="74BD5B90" w14:textId="77777777" w:rsidR="0059518A" w:rsidRDefault="0059518A" w:rsidP="00B850B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F4718AA" w14:textId="77777777" w:rsidR="00CA72B3" w:rsidRDefault="00CA72B3" w:rsidP="003D1FB2">
      <w:r>
        <w:separator/>
      </w:r>
    </w:p>
  </w:footnote>
  <w:footnote w:type="continuationSeparator" w:id="0">
    <w:p w14:paraId="023575E9" w14:textId="77777777" w:rsidR="00CA72B3" w:rsidRDefault="00CA72B3" w:rsidP="003D1F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545B77"/>
    <w:multiLevelType w:val="hybridMultilevel"/>
    <w:tmpl w:val="E886F05A"/>
    <w:lvl w:ilvl="0" w:tplc="6660EFE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8B10C3A"/>
    <w:multiLevelType w:val="hybridMultilevel"/>
    <w:tmpl w:val="1C3EEA42"/>
    <w:lvl w:ilvl="0" w:tplc="986838BC">
      <w:start w:val="1"/>
      <w:numFmt w:val="upperLetter"/>
      <w:lvlText w:val="(%1)"/>
      <w:lvlJc w:val="left"/>
      <w:pPr>
        <w:ind w:left="72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C0A1A2D"/>
    <w:multiLevelType w:val="hybridMultilevel"/>
    <w:tmpl w:val="27182FE0"/>
    <w:lvl w:ilvl="0" w:tplc="698A5C4C">
      <w:start w:val="2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aj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D944600"/>
    <w:multiLevelType w:val="hybridMultilevel"/>
    <w:tmpl w:val="33D62260"/>
    <w:lvl w:ilvl="0" w:tplc="ED823F7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7874EEE"/>
    <w:multiLevelType w:val="hybridMultilevel"/>
    <w:tmpl w:val="A29E1CDE"/>
    <w:lvl w:ilvl="0" w:tplc="B1CC825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6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Biology 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wzxdv90x0apuet9s7x2527vx9pvdd2ra9r&quot;&gt;PKM-EndNote Refs&lt;record-ids&gt;&lt;item&gt;64&lt;/item&gt;&lt;item&gt;66&lt;/item&gt;&lt;item&gt;67&lt;/item&gt;&lt;item&gt;75&lt;/item&gt;&lt;item&gt;76&lt;/item&gt;&lt;item&gt;104&lt;/item&gt;&lt;item&gt;146&lt;/item&gt;&lt;item&gt;149&lt;/item&gt;&lt;item&gt;185&lt;/item&gt;&lt;item&gt;190&lt;/item&gt;&lt;item&gt;261&lt;/item&gt;&lt;item&gt;275&lt;/item&gt;&lt;item&gt;284&lt;/item&gt;&lt;item&gt;328&lt;/item&gt;&lt;item&gt;350&lt;/item&gt;&lt;item&gt;354&lt;/item&gt;&lt;item&gt;356&lt;/item&gt;&lt;item&gt;362&lt;/item&gt;&lt;item&gt;401&lt;/item&gt;&lt;item&gt;457&lt;/item&gt;&lt;item&gt;499&lt;/item&gt;&lt;item&gt;510&lt;/item&gt;&lt;item&gt;584&lt;/item&gt;&lt;item&gt;589&lt;/item&gt;&lt;item&gt;590&lt;/item&gt;&lt;item&gt;592&lt;/item&gt;&lt;item&gt;796&lt;/item&gt;&lt;item&gt;816&lt;/item&gt;&lt;item&gt;821&lt;/item&gt;&lt;item&gt;839&lt;/item&gt;&lt;item&gt;840&lt;/item&gt;&lt;item&gt;842&lt;/item&gt;&lt;item&gt;844&lt;/item&gt;&lt;item&gt;845&lt;/item&gt;&lt;item&gt;846&lt;/item&gt;&lt;item&gt;848&lt;/item&gt;&lt;item&gt;850&lt;/item&gt;&lt;item&gt;865&lt;/item&gt;&lt;item&gt;867&lt;/item&gt;&lt;item&gt;868&lt;/item&gt;&lt;item&gt;869&lt;/item&gt;&lt;item&gt;870&lt;/item&gt;&lt;item&gt;873&lt;/item&gt;&lt;item&gt;874&lt;/item&gt;&lt;item&gt;875&lt;/item&gt;&lt;item&gt;876&lt;/item&gt;&lt;item&gt;877&lt;/item&gt;&lt;item&gt;879&lt;/item&gt;&lt;item&gt;880&lt;/item&gt;&lt;item&gt;881&lt;/item&gt;&lt;item&gt;882&lt;/item&gt;&lt;item&gt;883&lt;/item&gt;&lt;item&gt;884&lt;/item&gt;&lt;item&gt;885&lt;/item&gt;&lt;item&gt;886&lt;/item&gt;&lt;item&gt;887&lt;/item&gt;&lt;item&gt;888&lt;/item&gt;&lt;item&gt;889&lt;/item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6&lt;/item&gt;&lt;item&gt;907&lt;/item&gt;&lt;item&gt;908&lt;/item&gt;&lt;item&gt;909&lt;/item&gt;&lt;item&gt;911&lt;/item&gt;&lt;/record-ids&gt;&lt;/item&gt;&lt;/Libraries&gt;"/>
  </w:docVars>
  <w:rsids>
    <w:rsidRoot w:val="00793FF6"/>
    <w:rsid w:val="00000E68"/>
    <w:rsid w:val="00002A9F"/>
    <w:rsid w:val="0000456D"/>
    <w:rsid w:val="000050EC"/>
    <w:rsid w:val="00006B50"/>
    <w:rsid w:val="00007148"/>
    <w:rsid w:val="00007F42"/>
    <w:rsid w:val="0001002B"/>
    <w:rsid w:val="00010456"/>
    <w:rsid w:val="0001104C"/>
    <w:rsid w:val="000120BE"/>
    <w:rsid w:val="0001363A"/>
    <w:rsid w:val="000140BE"/>
    <w:rsid w:val="0001689D"/>
    <w:rsid w:val="000169E4"/>
    <w:rsid w:val="00016C1B"/>
    <w:rsid w:val="0001762F"/>
    <w:rsid w:val="00017725"/>
    <w:rsid w:val="00020310"/>
    <w:rsid w:val="00020AB0"/>
    <w:rsid w:val="00020BE4"/>
    <w:rsid w:val="00021837"/>
    <w:rsid w:val="00021A12"/>
    <w:rsid w:val="000223A8"/>
    <w:rsid w:val="0002388A"/>
    <w:rsid w:val="00023B80"/>
    <w:rsid w:val="00025CBD"/>
    <w:rsid w:val="000273B2"/>
    <w:rsid w:val="00030182"/>
    <w:rsid w:val="00030DAA"/>
    <w:rsid w:val="00031A9C"/>
    <w:rsid w:val="000325BA"/>
    <w:rsid w:val="0003505D"/>
    <w:rsid w:val="00035503"/>
    <w:rsid w:val="00035F5C"/>
    <w:rsid w:val="00036022"/>
    <w:rsid w:val="000363EB"/>
    <w:rsid w:val="000364E5"/>
    <w:rsid w:val="000365BB"/>
    <w:rsid w:val="000400BC"/>
    <w:rsid w:val="00040B2B"/>
    <w:rsid w:val="00041569"/>
    <w:rsid w:val="00042F8E"/>
    <w:rsid w:val="00044444"/>
    <w:rsid w:val="0004741F"/>
    <w:rsid w:val="000478BE"/>
    <w:rsid w:val="00050491"/>
    <w:rsid w:val="00050F57"/>
    <w:rsid w:val="0005167D"/>
    <w:rsid w:val="00052446"/>
    <w:rsid w:val="000542BD"/>
    <w:rsid w:val="000543B7"/>
    <w:rsid w:val="00054F22"/>
    <w:rsid w:val="00055EFA"/>
    <w:rsid w:val="00057238"/>
    <w:rsid w:val="00060052"/>
    <w:rsid w:val="0006036B"/>
    <w:rsid w:val="000605B3"/>
    <w:rsid w:val="000605DC"/>
    <w:rsid w:val="000612B3"/>
    <w:rsid w:val="0006153F"/>
    <w:rsid w:val="00063408"/>
    <w:rsid w:val="00063AC4"/>
    <w:rsid w:val="000645E7"/>
    <w:rsid w:val="00064BA4"/>
    <w:rsid w:val="00065BB0"/>
    <w:rsid w:val="00065C83"/>
    <w:rsid w:val="000678C5"/>
    <w:rsid w:val="00070997"/>
    <w:rsid w:val="00071B66"/>
    <w:rsid w:val="0007279F"/>
    <w:rsid w:val="00075845"/>
    <w:rsid w:val="00076CAC"/>
    <w:rsid w:val="00076EEB"/>
    <w:rsid w:val="000835AA"/>
    <w:rsid w:val="00083E50"/>
    <w:rsid w:val="00083E66"/>
    <w:rsid w:val="00083FB2"/>
    <w:rsid w:val="00085664"/>
    <w:rsid w:val="00085AF9"/>
    <w:rsid w:val="0008675C"/>
    <w:rsid w:val="0008770C"/>
    <w:rsid w:val="00090491"/>
    <w:rsid w:val="000925A2"/>
    <w:rsid w:val="0009291A"/>
    <w:rsid w:val="000933BD"/>
    <w:rsid w:val="000954D2"/>
    <w:rsid w:val="00095946"/>
    <w:rsid w:val="000959BC"/>
    <w:rsid w:val="0009766B"/>
    <w:rsid w:val="00097E93"/>
    <w:rsid w:val="000A0391"/>
    <w:rsid w:val="000A046B"/>
    <w:rsid w:val="000A169B"/>
    <w:rsid w:val="000A2F2D"/>
    <w:rsid w:val="000A5B8F"/>
    <w:rsid w:val="000A5E0C"/>
    <w:rsid w:val="000A65FD"/>
    <w:rsid w:val="000B0C27"/>
    <w:rsid w:val="000B1D09"/>
    <w:rsid w:val="000B235E"/>
    <w:rsid w:val="000B29CC"/>
    <w:rsid w:val="000B3F19"/>
    <w:rsid w:val="000B4140"/>
    <w:rsid w:val="000B4580"/>
    <w:rsid w:val="000B5059"/>
    <w:rsid w:val="000B7979"/>
    <w:rsid w:val="000C045B"/>
    <w:rsid w:val="000C1470"/>
    <w:rsid w:val="000C2887"/>
    <w:rsid w:val="000C2ACB"/>
    <w:rsid w:val="000C33A4"/>
    <w:rsid w:val="000C3B29"/>
    <w:rsid w:val="000C595C"/>
    <w:rsid w:val="000C6A0B"/>
    <w:rsid w:val="000C7CE7"/>
    <w:rsid w:val="000D0613"/>
    <w:rsid w:val="000D1C25"/>
    <w:rsid w:val="000D2D28"/>
    <w:rsid w:val="000D4474"/>
    <w:rsid w:val="000D46F0"/>
    <w:rsid w:val="000D4EC2"/>
    <w:rsid w:val="000D7DB6"/>
    <w:rsid w:val="000D7EC8"/>
    <w:rsid w:val="000E04E7"/>
    <w:rsid w:val="000E05E6"/>
    <w:rsid w:val="000E3663"/>
    <w:rsid w:val="000E4C36"/>
    <w:rsid w:val="000E4C5F"/>
    <w:rsid w:val="000E58BC"/>
    <w:rsid w:val="000E6570"/>
    <w:rsid w:val="000E696B"/>
    <w:rsid w:val="000E7B5E"/>
    <w:rsid w:val="000E7CCD"/>
    <w:rsid w:val="000F0568"/>
    <w:rsid w:val="000F0E13"/>
    <w:rsid w:val="000F0F93"/>
    <w:rsid w:val="000F104D"/>
    <w:rsid w:val="000F1CFF"/>
    <w:rsid w:val="000F41AA"/>
    <w:rsid w:val="000F44C0"/>
    <w:rsid w:val="000F5C00"/>
    <w:rsid w:val="000F6A18"/>
    <w:rsid w:val="000F6F67"/>
    <w:rsid w:val="000F79BF"/>
    <w:rsid w:val="000F7DE3"/>
    <w:rsid w:val="001004D0"/>
    <w:rsid w:val="00100AEF"/>
    <w:rsid w:val="001019B7"/>
    <w:rsid w:val="00102DF8"/>
    <w:rsid w:val="00102E9C"/>
    <w:rsid w:val="0010356C"/>
    <w:rsid w:val="00103DD5"/>
    <w:rsid w:val="001046D2"/>
    <w:rsid w:val="00104726"/>
    <w:rsid w:val="001049C9"/>
    <w:rsid w:val="00104EA8"/>
    <w:rsid w:val="001078F7"/>
    <w:rsid w:val="001128B9"/>
    <w:rsid w:val="00112FEC"/>
    <w:rsid w:val="00113017"/>
    <w:rsid w:val="001142D0"/>
    <w:rsid w:val="0011460A"/>
    <w:rsid w:val="00114616"/>
    <w:rsid w:val="00114E39"/>
    <w:rsid w:val="00116AD7"/>
    <w:rsid w:val="001172B3"/>
    <w:rsid w:val="0011733E"/>
    <w:rsid w:val="00117999"/>
    <w:rsid w:val="00120C4D"/>
    <w:rsid w:val="0012170C"/>
    <w:rsid w:val="00121BD7"/>
    <w:rsid w:val="00123C5E"/>
    <w:rsid w:val="00125EF5"/>
    <w:rsid w:val="0012759F"/>
    <w:rsid w:val="00127755"/>
    <w:rsid w:val="001319F9"/>
    <w:rsid w:val="001320C5"/>
    <w:rsid w:val="00132F1D"/>
    <w:rsid w:val="001344D9"/>
    <w:rsid w:val="001347CD"/>
    <w:rsid w:val="00134A6F"/>
    <w:rsid w:val="0013544B"/>
    <w:rsid w:val="00135C80"/>
    <w:rsid w:val="00137711"/>
    <w:rsid w:val="001403EB"/>
    <w:rsid w:val="00141080"/>
    <w:rsid w:val="00141463"/>
    <w:rsid w:val="00141708"/>
    <w:rsid w:val="0014187D"/>
    <w:rsid w:val="00141EDC"/>
    <w:rsid w:val="00143247"/>
    <w:rsid w:val="001439A8"/>
    <w:rsid w:val="00143FD1"/>
    <w:rsid w:val="00144A33"/>
    <w:rsid w:val="001453C6"/>
    <w:rsid w:val="001456FC"/>
    <w:rsid w:val="00145E68"/>
    <w:rsid w:val="00146A8B"/>
    <w:rsid w:val="00146C9B"/>
    <w:rsid w:val="00146E67"/>
    <w:rsid w:val="00147516"/>
    <w:rsid w:val="00147725"/>
    <w:rsid w:val="00147845"/>
    <w:rsid w:val="001506CE"/>
    <w:rsid w:val="001516CA"/>
    <w:rsid w:val="00151BB1"/>
    <w:rsid w:val="00151CFE"/>
    <w:rsid w:val="001534B5"/>
    <w:rsid w:val="001534E0"/>
    <w:rsid w:val="001536DF"/>
    <w:rsid w:val="0015458B"/>
    <w:rsid w:val="00154AF5"/>
    <w:rsid w:val="00155017"/>
    <w:rsid w:val="00155E67"/>
    <w:rsid w:val="001569CE"/>
    <w:rsid w:val="00156E1E"/>
    <w:rsid w:val="00156F18"/>
    <w:rsid w:val="00161B7F"/>
    <w:rsid w:val="0016452E"/>
    <w:rsid w:val="0016457F"/>
    <w:rsid w:val="00165225"/>
    <w:rsid w:val="0016561A"/>
    <w:rsid w:val="00165B05"/>
    <w:rsid w:val="0016606E"/>
    <w:rsid w:val="00167304"/>
    <w:rsid w:val="00170552"/>
    <w:rsid w:val="001706B8"/>
    <w:rsid w:val="00171E85"/>
    <w:rsid w:val="00173A76"/>
    <w:rsid w:val="00174D70"/>
    <w:rsid w:val="00175588"/>
    <w:rsid w:val="00175AB9"/>
    <w:rsid w:val="00175C9F"/>
    <w:rsid w:val="001760F6"/>
    <w:rsid w:val="00176A13"/>
    <w:rsid w:val="0018074A"/>
    <w:rsid w:val="001815E3"/>
    <w:rsid w:val="001816DA"/>
    <w:rsid w:val="00181C45"/>
    <w:rsid w:val="00182C08"/>
    <w:rsid w:val="00182D5F"/>
    <w:rsid w:val="0018478E"/>
    <w:rsid w:val="001850F1"/>
    <w:rsid w:val="001854EE"/>
    <w:rsid w:val="00185999"/>
    <w:rsid w:val="001859D6"/>
    <w:rsid w:val="00185FF1"/>
    <w:rsid w:val="0018607A"/>
    <w:rsid w:val="001866CA"/>
    <w:rsid w:val="00186C80"/>
    <w:rsid w:val="00190397"/>
    <w:rsid w:val="00190799"/>
    <w:rsid w:val="0019139C"/>
    <w:rsid w:val="00195A7E"/>
    <w:rsid w:val="001965C6"/>
    <w:rsid w:val="00196C74"/>
    <w:rsid w:val="00196CD4"/>
    <w:rsid w:val="001970E5"/>
    <w:rsid w:val="00197E55"/>
    <w:rsid w:val="001A02A6"/>
    <w:rsid w:val="001A0B3A"/>
    <w:rsid w:val="001A0FD0"/>
    <w:rsid w:val="001A14EE"/>
    <w:rsid w:val="001A1BB5"/>
    <w:rsid w:val="001A6503"/>
    <w:rsid w:val="001A664E"/>
    <w:rsid w:val="001A6F3A"/>
    <w:rsid w:val="001A712F"/>
    <w:rsid w:val="001A7915"/>
    <w:rsid w:val="001B0ACD"/>
    <w:rsid w:val="001B17F5"/>
    <w:rsid w:val="001B241A"/>
    <w:rsid w:val="001B3A94"/>
    <w:rsid w:val="001B3FEB"/>
    <w:rsid w:val="001B45FF"/>
    <w:rsid w:val="001B493D"/>
    <w:rsid w:val="001B4C51"/>
    <w:rsid w:val="001B5470"/>
    <w:rsid w:val="001C0BEC"/>
    <w:rsid w:val="001C3DF0"/>
    <w:rsid w:val="001C45F8"/>
    <w:rsid w:val="001C5244"/>
    <w:rsid w:val="001C7E22"/>
    <w:rsid w:val="001C7E4B"/>
    <w:rsid w:val="001C7F6E"/>
    <w:rsid w:val="001D1439"/>
    <w:rsid w:val="001D21AC"/>
    <w:rsid w:val="001D2EB9"/>
    <w:rsid w:val="001D30F1"/>
    <w:rsid w:val="001D6883"/>
    <w:rsid w:val="001E3653"/>
    <w:rsid w:val="001E43FD"/>
    <w:rsid w:val="001E7491"/>
    <w:rsid w:val="001E7E9D"/>
    <w:rsid w:val="001F03DE"/>
    <w:rsid w:val="001F1C0A"/>
    <w:rsid w:val="001F346A"/>
    <w:rsid w:val="001F4A4B"/>
    <w:rsid w:val="001F53EF"/>
    <w:rsid w:val="001F5C72"/>
    <w:rsid w:val="001F63DF"/>
    <w:rsid w:val="001F667E"/>
    <w:rsid w:val="001F6C4C"/>
    <w:rsid w:val="001F7CA3"/>
    <w:rsid w:val="001F7F38"/>
    <w:rsid w:val="002010F4"/>
    <w:rsid w:val="0020213B"/>
    <w:rsid w:val="00202814"/>
    <w:rsid w:val="00202DBC"/>
    <w:rsid w:val="00202E20"/>
    <w:rsid w:val="00203ADD"/>
    <w:rsid w:val="002042FF"/>
    <w:rsid w:val="002057C1"/>
    <w:rsid w:val="0020727D"/>
    <w:rsid w:val="00207649"/>
    <w:rsid w:val="002077A6"/>
    <w:rsid w:val="002078E6"/>
    <w:rsid w:val="00210EBA"/>
    <w:rsid w:val="00211FE8"/>
    <w:rsid w:val="00215339"/>
    <w:rsid w:val="00217521"/>
    <w:rsid w:val="00217E6E"/>
    <w:rsid w:val="002223F5"/>
    <w:rsid w:val="0022323B"/>
    <w:rsid w:val="00224797"/>
    <w:rsid w:val="00224B91"/>
    <w:rsid w:val="0022532F"/>
    <w:rsid w:val="00225658"/>
    <w:rsid w:val="002267A5"/>
    <w:rsid w:val="00227DE7"/>
    <w:rsid w:val="00232BA8"/>
    <w:rsid w:val="00235023"/>
    <w:rsid w:val="00235991"/>
    <w:rsid w:val="00236282"/>
    <w:rsid w:val="00237099"/>
    <w:rsid w:val="00240257"/>
    <w:rsid w:val="002403AC"/>
    <w:rsid w:val="00241CF2"/>
    <w:rsid w:val="002426C8"/>
    <w:rsid w:val="002440EA"/>
    <w:rsid w:val="002440FB"/>
    <w:rsid w:val="00246AAA"/>
    <w:rsid w:val="002512E4"/>
    <w:rsid w:val="0025160D"/>
    <w:rsid w:val="0025291C"/>
    <w:rsid w:val="00253217"/>
    <w:rsid w:val="0025392B"/>
    <w:rsid w:val="00253CFE"/>
    <w:rsid w:val="00253F67"/>
    <w:rsid w:val="0025400F"/>
    <w:rsid w:val="00254270"/>
    <w:rsid w:val="00254275"/>
    <w:rsid w:val="00254405"/>
    <w:rsid w:val="0025632F"/>
    <w:rsid w:val="00260E51"/>
    <w:rsid w:val="0026107E"/>
    <w:rsid w:val="002613D6"/>
    <w:rsid w:val="00261E33"/>
    <w:rsid w:val="00262361"/>
    <w:rsid w:val="00262897"/>
    <w:rsid w:val="00262B11"/>
    <w:rsid w:val="00262FB1"/>
    <w:rsid w:val="00263CB9"/>
    <w:rsid w:val="00263D29"/>
    <w:rsid w:val="002648CC"/>
    <w:rsid w:val="00264E6B"/>
    <w:rsid w:val="002664F0"/>
    <w:rsid w:val="002665D7"/>
    <w:rsid w:val="00266674"/>
    <w:rsid w:val="0026699E"/>
    <w:rsid w:val="002678F0"/>
    <w:rsid w:val="00267A94"/>
    <w:rsid w:val="0027023E"/>
    <w:rsid w:val="0027101C"/>
    <w:rsid w:val="002715A5"/>
    <w:rsid w:val="002716F2"/>
    <w:rsid w:val="0027318E"/>
    <w:rsid w:val="002764AF"/>
    <w:rsid w:val="00277B21"/>
    <w:rsid w:val="00280A18"/>
    <w:rsid w:val="00281E8F"/>
    <w:rsid w:val="002821D5"/>
    <w:rsid w:val="00284C38"/>
    <w:rsid w:val="002851A2"/>
    <w:rsid w:val="002858B9"/>
    <w:rsid w:val="00286E17"/>
    <w:rsid w:val="0028784F"/>
    <w:rsid w:val="00287F77"/>
    <w:rsid w:val="00291246"/>
    <w:rsid w:val="00291590"/>
    <w:rsid w:val="0029386E"/>
    <w:rsid w:val="00293BA6"/>
    <w:rsid w:val="002966AA"/>
    <w:rsid w:val="002A002D"/>
    <w:rsid w:val="002A02B1"/>
    <w:rsid w:val="002A04C7"/>
    <w:rsid w:val="002A0974"/>
    <w:rsid w:val="002A1F38"/>
    <w:rsid w:val="002A3501"/>
    <w:rsid w:val="002A3D89"/>
    <w:rsid w:val="002A42F4"/>
    <w:rsid w:val="002A53B3"/>
    <w:rsid w:val="002A62F4"/>
    <w:rsid w:val="002A647D"/>
    <w:rsid w:val="002B09D2"/>
    <w:rsid w:val="002B2300"/>
    <w:rsid w:val="002B2AB8"/>
    <w:rsid w:val="002B3339"/>
    <w:rsid w:val="002B3509"/>
    <w:rsid w:val="002B583E"/>
    <w:rsid w:val="002B5FD1"/>
    <w:rsid w:val="002B62B5"/>
    <w:rsid w:val="002B6866"/>
    <w:rsid w:val="002C01EE"/>
    <w:rsid w:val="002C1C2E"/>
    <w:rsid w:val="002C2BAC"/>
    <w:rsid w:val="002C3C21"/>
    <w:rsid w:val="002C4976"/>
    <w:rsid w:val="002C4B44"/>
    <w:rsid w:val="002C4B63"/>
    <w:rsid w:val="002C4DB8"/>
    <w:rsid w:val="002C4DE1"/>
    <w:rsid w:val="002C502E"/>
    <w:rsid w:val="002C5187"/>
    <w:rsid w:val="002C6848"/>
    <w:rsid w:val="002C7CBC"/>
    <w:rsid w:val="002C7E47"/>
    <w:rsid w:val="002D213C"/>
    <w:rsid w:val="002D3C1D"/>
    <w:rsid w:val="002D4D8C"/>
    <w:rsid w:val="002D697F"/>
    <w:rsid w:val="002D7381"/>
    <w:rsid w:val="002D7B96"/>
    <w:rsid w:val="002D7DD2"/>
    <w:rsid w:val="002E053B"/>
    <w:rsid w:val="002E3E7B"/>
    <w:rsid w:val="002E50AF"/>
    <w:rsid w:val="002E50F2"/>
    <w:rsid w:val="002E51E6"/>
    <w:rsid w:val="002E749E"/>
    <w:rsid w:val="002F11C9"/>
    <w:rsid w:val="002F1F30"/>
    <w:rsid w:val="002F21C6"/>
    <w:rsid w:val="002F2868"/>
    <w:rsid w:val="002F4581"/>
    <w:rsid w:val="002F5836"/>
    <w:rsid w:val="002F5FA0"/>
    <w:rsid w:val="002F7772"/>
    <w:rsid w:val="002F78A1"/>
    <w:rsid w:val="002F7F0A"/>
    <w:rsid w:val="0030041B"/>
    <w:rsid w:val="00301CE7"/>
    <w:rsid w:val="00301D29"/>
    <w:rsid w:val="00302E75"/>
    <w:rsid w:val="00305DC4"/>
    <w:rsid w:val="003060CC"/>
    <w:rsid w:val="0030615A"/>
    <w:rsid w:val="00306616"/>
    <w:rsid w:val="00306A37"/>
    <w:rsid w:val="003075CB"/>
    <w:rsid w:val="00307C58"/>
    <w:rsid w:val="003103AE"/>
    <w:rsid w:val="003103C6"/>
    <w:rsid w:val="00310B21"/>
    <w:rsid w:val="00311B9B"/>
    <w:rsid w:val="0031443F"/>
    <w:rsid w:val="00314670"/>
    <w:rsid w:val="003158B9"/>
    <w:rsid w:val="00323C17"/>
    <w:rsid w:val="00323DA8"/>
    <w:rsid w:val="00324F82"/>
    <w:rsid w:val="00325C3B"/>
    <w:rsid w:val="00326DDB"/>
    <w:rsid w:val="003272AC"/>
    <w:rsid w:val="00327518"/>
    <w:rsid w:val="0032776C"/>
    <w:rsid w:val="0032779C"/>
    <w:rsid w:val="003308CF"/>
    <w:rsid w:val="003347FB"/>
    <w:rsid w:val="00335DB3"/>
    <w:rsid w:val="00337001"/>
    <w:rsid w:val="00341E89"/>
    <w:rsid w:val="00341F7F"/>
    <w:rsid w:val="00342F65"/>
    <w:rsid w:val="003434A2"/>
    <w:rsid w:val="00343A50"/>
    <w:rsid w:val="0034417A"/>
    <w:rsid w:val="00344976"/>
    <w:rsid w:val="003475FD"/>
    <w:rsid w:val="00350AB2"/>
    <w:rsid w:val="00351380"/>
    <w:rsid w:val="00351CAB"/>
    <w:rsid w:val="00351E8C"/>
    <w:rsid w:val="0035378F"/>
    <w:rsid w:val="00354494"/>
    <w:rsid w:val="00355A5C"/>
    <w:rsid w:val="00355DD0"/>
    <w:rsid w:val="00355E27"/>
    <w:rsid w:val="00357ECE"/>
    <w:rsid w:val="00360E4E"/>
    <w:rsid w:val="00362296"/>
    <w:rsid w:val="00362937"/>
    <w:rsid w:val="00362A7C"/>
    <w:rsid w:val="00363E2F"/>
    <w:rsid w:val="0036406A"/>
    <w:rsid w:val="00364DBA"/>
    <w:rsid w:val="00365A56"/>
    <w:rsid w:val="003664B3"/>
    <w:rsid w:val="003668CD"/>
    <w:rsid w:val="003670F4"/>
    <w:rsid w:val="00367746"/>
    <w:rsid w:val="003718CD"/>
    <w:rsid w:val="00371BDF"/>
    <w:rsid w:val="00371CF8"/>
    <w:rsid w:val="00371D07"/>
    <w:rsid w:val="0037299E"/>
    <w:rsid w:val="00373370"/>
    <w:rsid w:val="003740A9"/>
    <w:rsid w:val="0037483C"/>
    <w:rsid w:val="003762F2"/>
    <w:rsid w:val="00380F4C"/>
    <w:rsid w:val="00381929"/>
    <w:rsid w:val="003842BE"/>
    <w:rsid w:val="00384433"/>
    <w:rsid w:val="00384510"/>
    <w:rsid w:val="00384E33"/>
    <w:rsid w:val="00385A29"/>
    <w:rsid w:val="0038732D"/>
    <w:rsid w:val="00391027"/>
    <w:rsid w:val="003911CA"/>
    <w:rsid w:val="00391BCC"/>
    <w:rsid w:val="003934E8"/>
    <w:rsid w:val="00395408"/>
    <w:rsid w:val="0039579A"/>
    <w:rsid w:val="00395813"/>
    <w:rsid w:val="00397030"/>
    <w:rsid w:val="00397758"/>
    <w:rsid w:val="003A139D"/>
    <w:rsid w:val="003A17E5"/>
    <w:rsid w:val="003A3163"/>
    <w:rsid w:val="003A3E96"/>
    <w:rsid w:val="003A4459"/>
    <w:rsid w:val="003A448A"/>
    <w:rsid w:val="003A53F6"/>
    <w:rsid w:val="003A5B57"/>
    <w:rsid w:val="003A6EC7"/>
    <w:rsid w:val="003A6FA5"/>
    <w:rsid w:val="003A77F8"/>
    <w:rsid w:val="003B094F"/>
    <w:rsid w:val="003B136D"/>
    <w:rsid w:val="003B14E0"/>
    <w:rsid w:val="003B28D5"/>
    <w:rsid w:val="003B32D7"/>
    <w:rsid w:val="003B3977"/>
    <w:rsid w:val="003B3AE5"/>
    <w:rsid w:val="003B4455"/>
    <w:rsid w:val="003B6354"/>
    <w:rsid w:val="003B7CCD"/>
    <w:rsid w:val="003C1FFE"/>
    <w:rsid w:val="003C3099"/>
    <w:rsid w:val="003C3E3F"/>
    <w:rsid w:val="003C50AC"/>
    <w:rsid w:val="003C516A"/>
    <w:rsid w:val="003C5658"/>
    <w:rsid w:val="003C5C6E"/>
    <w:rsid w:val="003C69CF"/>
    <w:rsid w:val="003C6D3D"/>
    <w:rsid w:val="003D1E91"/>
    <w:rsid w:val="003D1FB2"/>
    <w:rsid w:val="003D5E47"/>
    <w:rsid w:val="003D66D9"/>
    <w:rsid w:val="003E0AC5"/>
    <w:rsid w:val="003E1202"/>
    <w:rsid w:val="003E2F92"/>
    <w:rsid w:val="003E31F3"/>
    <w:rsid w:val="003E3F30"/>
    <w:rsid w:val="003E5730"/>
    <w:rsid w:val="003E717B"/>
    <w:rsid w:val="003E760E"/>
    <w:rsid w:val="003E7836"/>
    <w:rsid w:val="003F0351"/>
    <w:rsid w:val="003F2BC4"/>
    <w:rsid w:val="003F3417"/>
    <w:rsid w:val="003F6FD6"/>
    <w:rsid w:val="00402403"/>
    <w:rsid w:val="0040241D"/>
    <w:rsid w:val="00403265"/>
    <w:rsid w:val="00403BA3"/>
    <w:rsid w:val="0040501A"/>
    <w:rsid w:val="0040613E"/>
    <w:rsid w:val="00406CF2"/>
    <w:rsid w:val="0040720C"/>
    <w:rsid w:val="00407D0A"/>
    <w:rsid w:val="004102EE"/>
    <w:rsid w:val="0041178B"/>
    <w:rsid w:val="00415314"/>
    <w:rsid w:val="00415CD8"/>
    <w:rsid w:val="004161B8"/>
    <w:rsid w:val="00416D70"/>
    <w:rsid w:val="00416E6A"/>
    <w:rsid w:val="0041767C"/>
    <w:rsid w:val="004201AE"/>
    <w:rsid w:val="00420ADF"/>
    <w:rsid w:val="00420B65"/>
    <w:rsid w:val="00420C46"/>
    <w:rsid w:val="00422092"/>
    <w:rsid w:val="004228CF"/>
    <w:rsid w:val="00422E60"/>
    <w:rsid w:val="00423763"/>
    <w:rsid w:val="00423821"/>
    <w:rsid w:val="00424904"/>
    <w:rsid w:val="00424F1C"/>
    <w:rsid w:val="00425632"/>
    <w:rsid w:val="00426474"/>
    <w:rsid w:val="00430B86"/>
    <w:rsid w:val="00432265"/>
    <w:rsid w:val="00432310"/>
    <w:rsid w:val="00432503"/>
    <w:rsid w:val="004325E3"/>
    <w:rsid w:val="00434E79"/>
    <w:rsid w:val="0043666E"/>
    <w:rsid w:val="004405AC"/>
    <w:rsid w:val="00440A30"/>
    <w:rsid w:val="004410CB"/>
    <w:rsid w:val="00442AA6"/>
    <w:rsid w:val="0044393D"/>
    <w:rsid w:val="00445A9D"/>
    <w:rsid w:val="00446942"/>
    <w:rsid w:val="0045047C"/>
    <w:rsid w:val="00450A21"/>
    <w:rsid w:val="00454AC1"/>
    <w:rsid w:val="00456AC9"/>
    <w:rsid w:val="0046135E"/>
    <w:rsid w:val="0046197B"/>
    <w:rsid w:val="00463ACD"/>
    <w:rsid w:val="00463C1C"/>
    <w:rsid w:val="00466385"/>
    <w:rsid w:val="00466A27"/>
    <w:rsid w:val="00466AA4"/>
    <w:rsid w:val="004677F9"/>
    <w:rsid w:val="004678C1"/>
    <w:rsid w:val="0047082D"/>
    <w:rsid w:val="00471F65"/>
    <w:rsid w:val="00472703"/>
    <w:rsid w:val="00473AEB"/>
    <w:rsid w:val="004827AE"/>
    <w:rsid w:val="00482B0D"/>
    <w:rsid w:val="00484E6B"/>
    <w:rsid w:val="004856B5"/>
    <w:rsid w:val="00490052"/>
    <w:rsid w:val="004927EF"/>
    <w:rsid w:val="0049294E"/>
    <w:rsid w:val="0049411B"/>
    <w:rsid w:val="00494445"/>
    <w:rsid w:val="004953BB"/>
    <w:rsid w:val="00496A39"/>
    <w:rsid w:val="00496DEB"/>
    <w:rsid w:val="00497432"/>
    <w:rsid w:val="004A1045"/>
    <w:rsid w:val="004A1574"/>
    <w:rsid w:val="004A1B81"/>
    <w:rsid w:val="004A3CC6"/>
    <w:rsid w:val="004A4A6A"/>
    <w:rsid w:val="004A4D02"/>
    <w:rsid w:val="004A58E0"/>
    <w:rsid w:val="004A644E"/>
    <w:rsid w:val="004A678D"/>
    <w:rsid w:val="004A6C39"/>
    <w:rsid w:val="004A724B"/>
    <w:rsid w:val="004A7916"/>
    <w:rsid w:val="004B0864"/>
    <w:rsid w:val="004B09AC"/>
    <w:rsid w:val="004B0D1F"/>
    <w:rsid w:val="004B0D81"/>
    <w:rsid w:val="004B13F4"/>
    <w:rsid w:val="004B3816"/>
    <w:rsid w:val="004B3DE1"/>
    <w:rsid w:val="004B415B"/>
    <w:rsid w:val="004B5858"/>
    <w:rsid w:val="004B66CE"/>
    <w:rsid w:val="004B73E2"/>
    <w:rsid w:val="004B79A3"/>
    <w:rsid w:val="004C00FB"/>
    <w:rsid w:val="004C1254"/>
    <w:rsid w:val="004C1C63"/>
    <w:rsid w:val="004C3673"/>
    <w:rsid w:val="004C3812"/>
    <w:rsid w:val="004C4A15"/>
    <w:rsid w:val="004C4A44"/>
    <w:rsid w:val="004C541F"/>
    <w:rsid w:val="004C5634"/>
    <w:rsid w:val="004C5AF2"/>
    <w:rsid w:val="004C622B"/>
    <w:rsid w:val="004C72F3"/>
    <w:rsid w:val="004D01BE"/>
    <w:rsid w:val="004D1B5D"/>
    <w:rsid w:val="004D1CCC"/>
    <w:rsid w:val="004D3435"/>
    <w:rsid w:val="004D3E16"/>
    <w:rsid w:val="004D3F39"/>
    <w:rsid w:val="004D3FF0"/>
    <w:rsid w:val="004D4E17"/>
    <w:rsid w:val="004D5D70"/>
    <w:rsid w:val="004D783E"/>
    <w:rsid w:val="004E1404"/>
    <w:rsid w:val="004E2A0A"/>
    <w:rsid w:val="004E3161"/>
    <w:rsid w:val="004E4ACB"/>
    <w:rsid w:val="004E5151"/>
    <w:rsid w:val="004E54EE"/>
    <w:rsid w:val="004E5689"/>
    <w:rsid w:val="004E6EC4"/>
    <w:rsid w:val="004E742C"/>
    <w:rsid w:val="004E7B22"/>
    <w:rsid w:val="004F01EE"/>
    <w:rsid w:val="004F01FD"/>
    <w:rsid w:val="004F0B22"/>
    <w:rsid w:val="004F0E7D"/>
    <w:rsid w:val="004F1C65"/>
    <w:rsid w:val="004F243A"/>
    <w:rsid w:val="004F2BA6"/>
    <w:rsid w:val="004F6213"/>
    <w:rsid w:val="004F6D14"/>
    <w:rsid w:val="004F77E1"/>
    <w:rsid w:val="0050105E"/>
    <w:rsid w:val="00503E3F"/>
    <w:rsid w:val="005044DC"/>
    <w:rsid w:val="005050A2"/>
    <w:rsid w:val="00506E75"/>
    <w:rsid w:val="00512652"/>
    <w:rsid w:val="00513E1E"/>
    <w:rsid w:val="005159E7"/>
    <w:rsid w:val="00515DBD"/>
    <w:rsid w:val="00517430"/>
    <w:rsid w:val="0052084D"/>
    <w:rsid w:val="00520A97"/>
    <w:rsid w:val="00521D25"/>
    <w:rsid w:val="00522B4D"/>
    <w:rsid w:val="00522CFB"/>
    <w:rsid w:val="00523171"/>
    <w:rsid w:val="00524758"/>
    <w:rsid w:val="0052525D"/>
    <w:rsid w:val="005265C7"/>
    <w:rsid w:val="00527DB4"/>
    <w:rsid w:val="00530373"/>
    <w:rsid w:val="005306AF"/>
    <w:rsid w:val="00530F8C"/>
    <w:rsid w:val="00531387"/>
    <w:rsid w:val="00531A64"/>
    <w:rsid w:val="00531C7A"/>
    <w:rsid w:val="005338D1"/>
    <w:rsid w:val="00534B2A"/>
    <w:rsid w:val="0053635E"/>
    <w:rsid w:val="00536E8C"/>
    <w:rsid w:val="00537923"/>
    <w:rsid w:val="005379D5"/>
    <w:rsid w:val="00540800"/>
    <w:rsid w:val="00540D39"/>
    <w:rsid w:val="00542021"/>
    <w:rsid w:val="00542C45"/>
    <w:rsid w:val="00543A49"/>
    <w:rsid w:val="0054418A"/>
    <w:rsid w:val="005443B2"/>
    <w:rsid w:val="00546D06"/>
    <w:rsid w:val="00547FB4"/>
    <w:rsid w:val="00551415"/>
    <w:rsid w:val="005525C7"/>
    <w:rsid w:val="0055510D"/>
    <w:rsid w:val="00560567"/>
    <w:rsid w:val="005607FC"/>
    <w:rsid w:val="00561395"/>
    <w:rsid w:val="00561C85"/>
    <w:rsid w:val="00562839"/>
    <w:rsid w:val="005652AB"/>
    <w:rsid w:val="005665F1"/>
    <w:rsid w:val="005674F8"/>
    <w:rsid w:val="00567D4A"/>
    <w:rsid w:val="00567FC1"/>
    <w:rsid w:val="00570435"/>
    <w:rsid w:val="00570E20"/>
    <w:rsid w:val="00570E9E"/>
    <w:rsid w:val="00571BF7"/>
    <w:rsid w:val="00571C74"/>
    <w:rsid w:val="0057356B"/>
    <w:rsid w:val="00576334"/>
    <w:rsid w:val="00580A54"/>
    <w:rsid w:val="00580AB4"/>
    <w:rsid w:val="00580F24"/>
    <w:rsid w:val="00581644"/>
    <w:rsid w:val="00582529"/>
    <w:rsid w:val="005844C2"/>
    <w:rsid w:val="005848BD"/>
    <w:rsid w:val="00585524"/>
    <w:rsid w:val="00585D74"/>
    <w:rsid w:val="0058609A"/>
    <w:rsid w:val="00586FA0"/>
    <w:rsid w:val="005877D9"/>
    <w:rsid w:val="00587AF6"/>
    <w:rsid w:val="0059021F"/>
    <w:rsid w:val="00590348"/>
    <w:rsid w:val="00592781"/>
    <w:rsid w:val="005930C9"/>
    <w:rsid w:val="005930D4"/>
    <w:rsid w:val="00593E54"/>
    <w:rsid w:val="00594276"/>
    <w:rsid w:val="00594EF8"/>
    <w:rsid w:val="0059518A"/>
    <w:rsid w:val="00595265"/>
    <w:rsid w:val="00595CA9"/>
    <w:rsid w:val="005A11B5"/>
    <w:rsid w:val="005A132C"/>
    <w:rsid w:val="005A32D6"/>
    <w:rsid w:val="005A35E3"/>
    <w:rsid w:val="005A5DDC"/>
    <w:rsid w:val="005A61BD"/>
    <w:rsid w:val="005A6C5C"/>
    <w:rsid w:val="005A7437"/>
    <w:rsid w:val="005A7848"/>
    <w:rsid w:val="005B0F39"/>
    <w:rsid w:val="005B1F6A"/>
    <w:rsid w:val="005B2A17"/>
    <w:rsid w:val="005B5528"/>
    <w:rsid w:val="005B7290"/>
    <w:rsid w:val="005B78B3"/>
    <w:rsid w:val="005C08AC"/>
    <w:rsid w:val="005C183A"/>
    <w:rsid w:val="005C1E88"/>
    <w:rsid w:val="005C3297"/>
    <w:rsid w:val="005C347D"/>
    <w:rsid w:val="005C502B"/>
    <w:rsid w:val="005C5C8F"/>
    <w:rsid w:val="005C5F28"/>
    <w:rsid w:val="005C5F6B"/>
    <w:rsid w:val="005C6205"/>
    <w:rsid w:val="005C752E"/>
    <w:rsid w:val="005C79A9"/>
    <w:rsid w:val="005D0158"/>
    <w:rsid w:val="005D0498"/>
    <w:rsid w:val="005D158F"/>
    <w:rsid w:val="005D1938"/>
    <w:rsid w:val="005D1D72"/>
    <w:rsid w:val="005D243F"/>
    <w:rsid w:val="005D3762"/>
    <w:rsid w:val="005D438C"/>
    <w:rsid w:val="005D6B04"/>
    <w:rsid w:val="005D6B2D"/>
    <w:rsid w:val="005D7969"/>
    <w:rsid w:val="005E087A"/>
    <w:rsid w:val="005E12FE"/>
    <w:rsid w:val="005E2A05"/>
    <w:rsid w:val="005E3DBF"/>
    <w:rsid w:val="005E4A5B"/>
    <w:rsid w:val="005E6092"/>
    <w:rsid w:val="005E717F"/>
    <w:rsid w:val="005E764D"/>
    <w:rsid w:val="005F130A"/>
    <w:rsid w:val="005F1D7C"/>
    <w:rsid w:val="005F3546"/>
    <w:rsid w:val="005F395A"/>
    <w:rsid w:val="005F7509"/>
    <w:rsid w:val="00600021"/>
    <w:rsid w:val="00600563"/>
    <w:rsid w:val="0060093A"/>
    <w:rsid w:val="00601617"/>
    <w:rsid w:val="00602B46"/>
    <w:rsid w:val="006031E9"/>
    <w:rsid w:val="0060350C"/>
    <w:rsid w:val="00604054"/>
    <w:rsid w:val="00604110"/>
    <w:rsid w:val="00607C5B"/>
    <w:rsid w:val="0061104E"/>
    <w:rsid w:val="006110F1"/>
    <w:rsid w:val="0061396E"/>
    <w:rsid w:val="00614D40"/>
    <w:rsid w:val="00615EB1"/>
    <w:rsid w:val="00616846"/>
    <w:rsid w:val="00616F56"/>
    <w:rsid w:val="00621FAC"/>
    <w:rsid w:val="00621FCD"/>
    <w:rsid w:val="00622219"/>
    <w:rsid w:val="00624D66"/>
    <w:rsid w:val="00627F99"/>
    <w:rsid w:val="00633355"/>
    <w:rsid w:val="00636859"/>
    <w:rsid w:val="006406A0"/>
    <w:rsid w:val="00640856"/>
    <w:rsid w:val="00640A68"/>
    <w:rsid w:val="00640A96"/>
    <w:rsid w:val="00640E7A"/>
    <w:rsid w:val="00641474"/>
    <w:rsid w:val="006428F1"/>
    <w:rsid w:val="00643C80"/>
    <w:rsid w:val="00643E68"/>
    <w:rsid w:val="006447B4"/>
    <w:rsid w:val="00645329"/>
    <w:rsid w:val="00645EA4"/>
    <w:rsid w:val="00647A3C"/>
    <w:rsid w:val="00654045"/>
    <w:rsid w:val="006542F2"/>
    <w:rsid w:val="0065551C"/>
    <w:rsid w:val="0065588A"/>
    <w:rsid w:val="00655BBD"/>
    <w:rsid w:val="00655D08"/>
    <w:rsid w:val="00656819"/>
    <w:rsid w:val="006571D9"/>
    <w:rsid w:val="00657701"/>
    <w:rsid w:val="00657B8B"/>
    <w:rsid w:val="0066017F"/>
    <w:rsid w:val="006604F1"/>
    <w:rsid w:val="006610AC"/>
    <w:rsid w:val="00662ADB"/>
    <w:rsid w:val="00665793"/>
    <w:rsid w:val="00665901"/>
    <w:rsid w:val="00665ACF"/>
    <w:rsid w:val="00667038"/>
    <w:rsid w:val="00667F20"/>
    <w:rsid w:val="00667F25"/>
    <w:rsid w:val="00672B81"/>
    <w:rsid w:val="0067554A"/>
    <w:rsid w:val="0067564B"/>
    <w:rsid w:val="00675794"/>
    <w:rsid w:val="00677156"/>
    <w:rsid w:val="00680747"/>
    <w:rsid w:val="00680A67"/>
    <w:rsid w:val="00680B22"/>
    <w:rsid w:val="00680C5F"/>
    <w:rsid w:val="00680CEB"/>
    <w:rsid w:val="006816E1"/>
    <w:rsid w:val="00682498"/>
    <w:rsid w:val="0068337D"/>
    <w:rsid w:val="00683C51"/>
    <w:rsid w:val="00683EEB"/>
    <w:rsid w:val="00685637"/>
    <w:rsid w:val="00686199"/>
    <w:rsid w:val="00686241"/>
    <w:rsid w:val="0069010E"/>
    <w:rsid w:val="006904EE"/>
    <w:rsid w:val="006907D5"/>
    <w:rsid w:val="00692DD1"/>
    <w:rsid w:val="00692EDB"/>
    <w:rsid w:val="00693FAF"/>
    <w:rsid w:val="00694AC6"/>
    <w:rsid w:val="00695762"/>
    <w:rsid w:val="00695A2C"/>
    <w:rsid w:val="00696446"/>
    <w:rsid w:val="00697C2B"/>
    <w:rsid w:val="00697C80"/>
    <w:rsid w:val="006A00EA"/>
    <w:rsid w:val="006A1AEB"/>
    <w:rsid w:val="006A300F"/>
    <w:rsid w:val="006A3014"/>
    <w:rsid w:val="006A3322"/>
    <w:rsid w:val="006A35F5"/>
    <w:rsid w:val="006A37EE"/>
    <w:rsid w:val="006A5CD8"/>
    <w:rsid w:val="006A627B"/>
    <w:rsid w:val="006A6924"/>
    <w:rsid w:val="006A6B66"/>
    <w:rsid w:val="006A7A07"/>
    <w:rsid w:val="006B12FB"/>
    <w:rsid w:val="006B1CBB"/>
    <w:rsid w:val="006B30F3"/>
    <w:rsid w:val="006B44AA"/>
    <w:rsid w:val="006B48AA"/>
    <w:rsid w:val="006B56E8"/>
    <w:rsid w:val="006B5FEA"/>
    <w:rsid w:val="006B60F7"/>
    <w:rsid w:val="006B7433"/>
    <w:rsid w:val="006B7825"/>
    <w:rsid w:val="006B7867"/>
    <w:rsid w:val="006C0399"/>
    <w:rsid w:val="006C05B9"/>
    <w:rsid w:val="006C6CF3"/>
    <w:rsid w:val="006C72E0"/>
    <w:rsid w:val="006D050B"/>
    <w:rsid w:val="006D0B7E"/>
    <w:rsid w:val="006D1827"/>
    <w:rsid w:val="006D264F"/>
    <w:rsid w:val="006E01E6"/>
    <w:rsid w:val="006E04D8"/>
    <w:rsid w:val="006E1A36"/>
    <w:rsid w:val="006E1C14"/>
    <w:rsid w:val="006E2268"/>
    <w:rsid w:val="006E25DC"/>
    <w:rsid w:val="006E379F"/>
    <w:rsid w:val="006E4B5C"/>
    <w:rsid w:val="006E4CDA"/>
    <w:rsid w:val="006E5458"/>
    <w:rsid w:val="006E5E0F"/>
    <w:rsid w:val="006E6171"/>
    <w:rsid w:val="006E6253"/>
    <w:rsid w:val="006E6D1A"/>
    <w:rsid w:val="006E7A67"/>
    <w:rsid w:val="006E7CC9"/>
    <w:rsid w:val="006E7F79"/>
    <w:rsid w:val="006F0ADD"/>
    <w:rsid w:val="006F0EE2"/>
    <w:rsid w:val="006F11A6"/>
    <w:rsid w:val="006F1A91"/>
    <w:rsid w:val="006F1EAD"/>
    <w:rsid w:val="006F2A42"/>
    <w:rsid w:val="006F39C7"/>
    <w:rsid w:val="006F4533"/>
    <w:rsid w:val="006F6CED"/>
    <w:rsid w:val="006F7829"/>
    <w:rsid w:val="006F78CE"/>
    <w:rsid w:val="0070125C"/>
    <w:rsid w:val="0070283E"/>
    <w:rsid w:val="00702D95"/>
    <w:rsid w:val="00702F9D"/>
    <w:rsid w:val="007060DC"/>
    <w:rsid w:val="0070665A"/>
    <w:rsid w:val="00706B80"/>
    <w:rsid w:val="00707F50"/>
    <w:rsid w:val="00712E08"/>
    <w:rsid w:val="00713291"/>
    <w:rsid w:val="007145F1"/>
    <w:rsid w:val="007160A6"/>
    <w:rsid w:val="00716906"/>
    <w:rsid w:val="00720586"/>
    <w:rsid w:val="007206A9"/>
    <w:rsid w:val="00720A87"/>
    <w:rsid w:val="00721094"/>
    <w:rsid w:val="00721722"/>
    <w:rsid w:val="007218F1"/>
    <w:rsid w:val="007234BF"/>
    <w:rsid w:val="007254F9"/>
    <w:rsid w:val="00727254"/>
    <w:rsid w:val="00727D05"/>
    <w:rsid w:val="0073059B"/>
    <w:rsid w:val="0073484C"/>
    <w:rsid w:val="00734E50"/>
    <w:rsid w:val="00735E32"/>
    <w:rsid w:val="00736414"/>
    <w:rsid w:val="00736E3F"/>
    <w:rsid w:val="00740ADA"/>
    <w:rsid w:val="007424D2"/>
    <w:rsid w:val="007428F8"/>
    <w:rsid w:val="0074307D"/>
    <w:rsid w:val="007438A6"/>
    <w:rsid w:val="00745772"/>
    <w:rsid w:val="007468F3"/>
    <w:rsid w:val="00746900"/>
    <w:rsid w:val="0074700E"/>
    <w:rsid w:val="00750814"/>
    <w:rsid w:val="00750F01"/>
    <w:rsid w:val="0075222A"/>
    <w:rsid w:val="00752C60"/>
    <w:rsid w:val="007551FC"/>
    <w:rsid w:val="00755B83"/>
    <w:rsid w:val="00757737"/>
    <w:rsid w:val="00757B21"/>
    <w:rsid w:val="007609B9"/>
    <w:rsid w:val="00762BD6"/>
    <w:rsid w:val="00763AC4"/>
    <w:rsid w:val="00763CE2"/>
    <w:rsid w:val="00764D6C"/>
    <w:rsid w:val="0076516B"/>
    <w:rsid w:val="00765945"/>
    <w:rsid w:val="00766957"/>
    <w:rsid w:val="007678A9"/>
    <w:rsid w:val="007679D1"/>
    <w:rsid w:val="00772875"/>
    <w:rsid w:val="00773808"/>
    <w:rsid w:val="00773D90"/>
    <w:rsid w:val="00773F54"/>
    <w:rsid w:val="0077607A"/>
    <w:rsid w:val="00776A01"/>
    <w:rsid w:val="00777AC8"/>
    <w:rsid w:val="0078161F"/>
    <w:rsid w:val="00781705"/>
    <w:rsid w:val="007822FB"/>
    <w:rsid w:val="00786F20"/>
    <w:rsid w:val="007878A4"/>
    <w:rsid w:val="00787B97"/>
    <w:rsid w:val="007902D5"/>
    <w:rsid w:val="00790B58"/>
    <w:rsid w:val="007929E4"/>
    <w:rsid w:val="007930F7"/>
    <w:rsid w:val="00793BBA"/>
    <w:rsid w:val="00793FF6"/>
    <w:rsid w:val="007952F9"/>
    <w:rsid w:val="00796DD8"/>
    <w:rsid w:val="0079787A"/>
    <w:rsid w:val="007A0CA8"/>
    <w:rsid w:val="007A17D3"/>
    <w:rsid w:val="007A2941"/>
    <w:rsid w:val="007A2AC1"/>
    <w:rsid w:val="007A2ED2"/>
    <w:rsid w:val="007A40A5"/>
    <w:rsid w:val="007A40F8"/>
    <w:rsid w:val="007A52D7"/>
    <w:rsid w:val="007A5A51"/>
    <w:rsid w:val="007A5C20"/>
    <w:rsid w:val="007A657E"/>
    <w:rsid w:val="007A66ED"/>
    <w:rsid w:val="007A79DB"/>
    <w:rsid w:val="007B0574"/>
    <w:rsid w:val="007B18E6"/>
    <w:rsid w:val="007B20BC"/>
    <w:rsid w:val="007B3E3C"/>
    <w:rsid w:val="007B51C2"/>
    <w:rsid w:val="007B600F"/>
    <w:rsid w:val="007B64C6"/>
    <w:rsid w:val="007B6EEC"/>
    <w:rsid w:val="007B7FD3"/>
    <w:rsid w:val="007C0615"/>
    <w:rsid w:val="007C1B09"/>
    <w:rsid w:val="007C2919"/>
    <w:rsid w:val="007C3ABD"/>
    <w:rsid w:val="007C3C56"/>
    <w:rsid w:val="007C4129"/>
    <w:rsid w:val="007C4182"/>
    <w:rsid w:val="007C4766"/>
    <w:rsid w:val="007C4E15"/>
    <w:rsid w:val="007C4E2B"/>
    <w:rsid w:val="007C55A2"/>
    <w:rsid w:val="007C5785"/>
    <w:rsid w:val="007C73C6"/>
    <w:rsid w:val="007C7885"/>
    <w:rsid w:val="007D083F"/>
    <w:rsid w:val="007D1A54"/>
    <w:rsid w:val="007D2643"/>
    <w:rsid w:val="007D31F7"/>
    <w:rsid w:val="007D69BC"/>
    <w:rsid w:val="007D7020"/>
    <w:rsid w:val="007D7D0F"/>
    <w:rsid w:val="007E1158"/>
    <w:rsid w:val="007E6C0A"/>
    <w:rsid w:val="007F11A3"/>
    <w:rsid w:val="007F1524"/>
    <w:rsid w:val="007F1A32"/>
    <w:rsid w:val="007F1AAD"/>
    <w:rsid w:val="007F4430"/>
    <w:rsid w:val="007F4C9A"/>
    <w:rsid w:val="007F56E6"/>
    <w:rsid w:val="007F5986"/>
    <w:rsid w:val="007F6B2B"/>
    <w:rsid w:val="007F6CFF"/>
    <w:rsid w:val="007F7FEC"/>
    <w:rsid w:val="0080099D"/>
    <w:rsid w:val="008009A5"/>
    <w:rsid w:val="00800C39"/>
    <w:rsid w:val="0080299A"/>
    <w:rsid w:val="008034BD"/>
    <w:rsid w:val="00803D6F"/>
    <w:rsid w:val="00803E6D"/>
    <w:rsid w:val="00804EC2"/>
    <w:rsid w:val="0080599A"/>
    <w:rsid w:val="00805F1D"/>
    <w:rsid w:val="00806B45"/>
    <w:rsid w:val="00810DAC"/>
    <w:rsid w:val="0081255C"/>
    <w:rsid w:val="0081343B"/>
    <w:rsid w:val="0081450E"/>
    <w:rsid w:val="00820228"/>
    <w:rsid w:val="00821D24"/>
    <w:rsid w:val="0082380A"/>
    <w:rsid w:val="00824FBA"/>
    <w:rsid w:val="00830A84"/>
    <w:rsid w:val="00830B50"/>
    <w:rsid w:val="00831444"/>
    <w:rsid w:val="00833C9E"/>
    <w:rsid w:val="008343CE"/>
    <w:rsid w:val="00834822"/>
    <w:rsid w:val="0083524C"/>
    <w:rsid w:val="00836A52"/>
    <w:rsid w:val="00836BFA"/>
    <w:rsid w:val="00837E64"/>
    <w:rsid w:val="00840355"/>
    <w:rsid w:val="00840BAD"/>
    <w:rsid w:val="00840BAF"/>
    <w:rsid w:val="00840FED"/>
    <w:rsid w:val="00841516"/>
    <w:rsid w:val="008428D4"/>
    <w:rsid w:val="00843371"/>
    <w:rsid w:val="00843470"/>
    <w:rsid w:val="00843EE0"/>
    <w:rsid w:val="0084413B"/>
    <w:rsid w:val="008479B6"/>
    <w:rsid w:val="00847C1F"/>
    <w:rsid w:val="0085085B"/>
    <w:rsid w:val="00850D5E"/>
    <w:rsid w:val="0085189B"/>
    <w:rsid w:val="00853347"/>
    <w:rsid w:val="0085353E"/>
    <w:rsid w:val="00854151"/>
    <w:rsid w:val="00854AB9"/>
    <w:rsid w:val="00855EB3"/>
    <w:rsid w:val="00856133"/>
    <w:rsid w:val="00857ADA"/>
    <w:rsid w:val="00860903"/>
    <w:rsid w:val="0086160D"/>
    <w:rsid w:val="00862016"/>
    <w:rsid w:val="00863558"/>
    <w:rsid w:val="0086359A"/>
    <w:rsid w:val="00863DCC"/>
    <w:rsid w:val="008640B1"/>
    <w:rsid w:val="00864613"/>
    <w:rsid w:val="00866C46"/>
    <w:rsid w:val="00867B72"/>
    <w:rsid w:val="00871C08"/>
    <w:rsid w:val="00873650"/>
    <w:rsid w:val="00874402"/>
    <w:rsid w:val="00874719"/>
    <w:rsid w:val="008749A7"/>
    <w:rsid w:val="00876048"/>
    <w:rsid w:val="008764FE"/>
    <w:rsid w:val="0088130A"/>
    <w:rsid w:val="00882D41"/>
    <w:rsid w:val="00882D4E"/>
    <w:rsid w:val="00883A53"/>
    <w:rsid w:val="00883B5C"/>
    <w:rsid w:val="00883BE1"/>
    <w:rsid w:val="008849E2"/>
    <w:rsid w:val="008854EA"/>
    <w:rsid w:val="008857EC"/>
    <w:rsid w:val="00891B63"/>
    <w:rsid w:val="00893E76"/>
    <w:rsid w:val="00895F77"/>
    <w:rsid w:val="0089693E"/>
    <w:rsid w:val="00896BA6"/>
    <w:rsid w:val="00896E97"/>
    <w:rsid w:val="008A26C1"/>
    <w:rsid w:val="008A2C1A"/>
    <w:rsid w:val="008A4856"/>
    <w:rsid w:val="008A5964"/>
    <w:rsid w:val="008A6E65"/>
    <w:rsid w:val="008A776C"/>
    <w:rsid w:val="008A7A7A"/>
    <w:rsid w:val="008B0A9D"/>
    <w:rsid w:val="008B1914"/>
    <w:rsid w:val="008B1A7F"/>
    <w:rsid w:val="008B2B3A"/>
    <w:rsid w:val="008B31EA"/>
    <w:rsid w:val="008B4828"/>
    <w:rsid w:val="008B66AB"/>
    <w:rsid w:val="008B7096"/>
    <w:rsid w:val="008B7891"/>
    <w:rsid w:val="008B7C27"/>
    <w:rsid w:val="008C1880"/>
    <w:rsid w:val="008C26D7"/>
    <w:rsid w:val="008C2AC8"/>
    <w:rsid w:val="008C2C5C"/>
    <w:rsid w:val="008C2FA3"/>
    <w:rsid w:val="008C33DE"/>
    <w:rsid w:val="008C3E83"/>
    <w:rsid w:val="008C412C"/>
    <w:rsid w:val="008C5823"/>
    <w:rsid w:val="008C6AF8"/>
    <w:rsid w:val="008C7B16"/>
    <w:rsid w:val="008C7CE4"/>
    <w:rsid w:val="008D0675"/>
    <w:rsid w:val="008D1217"/>
    <w:rsid w:val="008D22F0"/>
    <w:rsid w:val="008D22F4"/>
    <w:rsid w:val="008D22FD"/>
    <w:rsid w:val="008D27CF"/>
    <w:rsid w:val="008D3BF4"/>
    <w:rsid w:val="008D3FB5"/>
    <w:rsid w:val="008D671F"/>
    <w:rsid w:val="008E19DD"/>
    <w:rsid w:val="008E367A"/>
    <w:rsid w:val="008E3C22"/>
    <w:rsid w:val="008E49B1"/>
    <w:rsid w:val="008E6D59"/>
    <w:rsid w:val="008E7226"/>
    <w:rsid w:val="008F0F64"/>
    <w:rsid w:val="008F1B53"/>
    <w:rsid w:val="008F292B"/>
    <w:rsid w:val="008F307C"/>
    <w:rsid w:val="008F494E"/>
    <w:rsid w:val="008F5A53"/>
    <w:rsid w:val="008F7076"/>
    <w:rsid w:val="00901606"/>
    <w:rsid w:val="00901AEA"/>
    <w:rsid w:val="009020FF"/>
    <w:rsid w:val="00903ABE"/>
    <w:rsid w:val="00904317"/>
    <w:rsid w:val="00904E89"/>
    <w:rsid w:val="00910A7F"/>
    <w:rsid w:val="009115C2"/>
    <w:rsid w:val="00912E06"/>
    <w:rsid w:val="00913BF0"/>
    <w:rsid w:val="00913D5D"/>
    <w:rsid w:val="00913F9B"/>
    <w:rsid w:val="009159E1"/>
    <w:rsid w:val="00915A2A"/>
    <w:rsid w:val="00916DBF"/>
    <w:rsid w:val="00920390"/>
    <w:rsid w:val="009210FA"/>
    <w:rsid w:val="00921F93"/>
    <w:rsid w:val="009229B7"/>
    <w:rsid w:val="00924FF2"/>
    <w:rsid w:val="00925262"/>
    <w:rsid w:val="009259A6"/>
    <w:rsid w:val="00927E9B"/>
    <w:rsid w:val="00931C64"/>
    <w:rsid w:val="00932939"/>
    <w:rsid w:val="009333D3"/>
    <w:rsid w:val="009336A4"/>
    <w:rsid w:val="00933B45"/>
    <w:rsid w:val="0093780A"/>
    <w:rsid w:val="00940FF3"/>
    <w:rsid w:val="0094101C"/>
    <w:rsid w:val="009412D7"/>
    <w:rsid w:val="00942D86"/>
    <w:rsid w:val="00942E2B"/>
    <w:rsid w:val="00942F0C"/>
    <w:rsid w:val="00943487"/>
    <w:rsid w:val="00945455"/>
    <w:rsid w:val="009454D8"/>
    <w:rsid w:val="009457C6"/>
    <w:rsid w:val="0094646A"/>
    <w:rsid w:val="009469D6"/>
    <w:rsid w:val="009473CC"/>
    <w:rsid w:val="009474A0"/>
    <w:rsid w:val="00950037"/>
    <w:rsid w:val="009506C2"/>
    <w:rsid w:val="009515EA"/>
    <w:rsid w:val="009525E7"/>
    <w:rsid w:val="00952AB7"/>
    <w:rsid w:val="00952D3B"/>
    <w:rsid w:val="009536A3"/>
    <w:rsid w:val="00956277"/>
    <w:rsid w:val="00956E56"/>
    <w:rsid w:val="0095723D"/>
    <w:rsid w:val="009579A0"/>
    <w:rsid w:val="009603EB"/>
    <w:rsid w:val="00960D26"/>
    <w:rsid w:val="00961114"/>
    <w:rsid w:val="009621BD"/>
    <w:rsid w:val="009670D6"/>
    <w:rsid w:val="00970475"/>
    <w:rsid w:val="00973BA2"/>
    <w:rsid w:val="00974204"/>
    <w:rsid w:val="00977AD5"/>
    <w:rsid w:val="00977BBE"/>
    <w:rsid w:val="00980292"/>
    <w:rsid w:val="009809E5"/>
    <w:rsid w:val="00980A34"/>
    <w:rsid w:val="009810F7"/>
    <w:rsid w:val="00981C3E"/>
    <w:rsid w:val="00982A65"/>
    <w:rsid w:val="00982E75"/>
    <w:rsid w:val="0098632D"/>
    <w:rsid w:val="00986CC8"/>
    <w:rsid w:val="00986E2D"/>
    <w:rsid w:val="009873E0"/>
    <w:rsid w:val="0099114C"/>
    <w:rsid w:val="0099243C"/>
    <w:rsid w:val="00992CAB"/>
    <w:rsid w:val="009938F5"/>
    <w:rsid w:val="00993CE4"/>
    <w:rsid w:val="00993F13"/>
    <w:rsid w:val="009941DA"/>
    <w:rsid w:val="00994C61"/>
    <w:rsid w:val="00994D88"/>
    <w:rsid w:val="0099552B"/>
    <w:rsid w:val="00995CBE"/>
    <w:rsid w:val="00996333"/>
    <w:rsid w:val="00997089"/>
    <w:rsid w:val="00997415"/>
    <w:rsid w:val="009A11C9"/>
    <w:rsid w:val="009A1E8D"/>
    <w:rsid w:val="009A2847"/>
    <w:rsid w:val="009A322E"/>
    <w:rsid w:val="009A4A9C"/>
    <w:rsid w:val="009A5E14"/>
    <w:rsid w:val="009A6C91"/>
    <w:rsid w:val="009B0170"/>
    <w:rsid w:val="009B09A3"/>
    <w:rsid w:val="009B10C1"/>
    <w:rsid w:val="009B1755"/>
    <w:rsid w:val="009B1ECD"/>
    <w:rsid w:val="009B213C"/>
    <w:rsid w:val="009B347A"/>
    <w:rsid w:val="009B44B5"/>
    <w:rsid w:val="009B6DA6"/>
    <w:rsid w:val="009C10ED"/>
    <w:rsid w:val="009C131A"/>
    <w:rsid w:val="009C228C"/>
    <w:rsid w:val="009C2E36"/>
    <w:rsid w:val="009C30F0"/>
    <w:rsid w:val="009C3C7C"/>
    <w:rsid w:val="009C4954"/>
    <w:rsid w:val="009C7CA9"/>
    <w:rsid w:val="009D09A1"/>
    <w:rsid w:val="009D0B82"/>
    <w:rsid w:val="009D3380"/>
    <w:rsid w:val="009D5099"/>
    <w:rsid w:val="009D523A"/>
    <w:rsid w:val="009D562E"/>
    <w:rsid w:val="009D5798"/>
    <w:rsid w:val="009D7176"/>
    <w:rsid w:val="009D77F8"/>
    <w:rsid w:val="009E14B5"/>
    <w:rsid w:val="009E1F7C"/>
    <w:rsid w:val="009E21BE"/>
    <w:rsid w:val="009E2F88"/>
    <w:rsid w:val="009E3E0A"/>
    <w:rsid w:val="009E42A0"/>
    <w:rsid w:val="009E69D9"/>
    <w:rsid w:val="009E6F91"/>
    <w:rsid w:val="009E7D0C"/>
    <w:rsid w:val="009F077B"/>
    <w:rsid w:val="009F1743"/>
    <w:rsid w:val="009F1D8B"/>
    <w:rsid w:val="009F2D41"/>
    <w:rsid w:val="009F4377"/>
    <w:rsid w:val="009F44EF"/>
    <w:rsid w:val="009F7A0B"/>
    <w:rsid w:val="009F7CA1"/>
    <w:rsid w:val="00A00890"/>
    <w:rsid w:val="00A02880"/>
    <w:rsid w:val="00A02952"/>
    <w:rsid w:val="00A0348C"/>
    <w:rsid w:val="00A039EA"/>
    <w:rsid w:val="00A04D2B"/>
    <w:rsid w:val="00A06858"/>
    <w:rsid w:val="00A071FA"/>
    <w:rsid w:val="00A0740B"/>
    <w:rsid w:val="00A075E5"/>
    <w:rsid w:val="00A11232"/>
    <w:rsid w:val="00A116A8"/>
    <w:rsid w:val="00A120DF"/>
    <w:rsid w:val="00A12F45"/>
    <w:rsid w:val="00A13A5C"/>
    <w:rsid w:val="00A14C58"/>
    <w:rsid w:val="00A1685A"/>
    <w:rsid w:val="00A173DF"/>
    <w:rsid w:val="00A17C41"/>
    <w:rsid w:val="00A17ED4"/>
    <w:rsid w:val="00A20520"/>
    <w:rsid w:val="00A205BA"/>
    <w:rsid w:val="00A214D8"/>
    <w:rsid w:val="00A3001D"/>
    <w:rsid w:val="00A31822"/>
    <w:rsid w:val="00A330EE"/>
    <w:rsid w:val="00A33C07"/>
    <w:rsid w:val="00A367D6"/>
    <w:rsid w:val="00A37C9C"/>
    <w:rsid w:val="00A408B0"/>
    <w:rsid w:val="00A417E2"/>
    <w:rsid w:val="00A41F04"/>
    <w:rsid w:val="00A42CD7"/>
    <w:rsid w:val="00A43256"/>
    <w:rsid w:val="00A4343C"/>
    <w:rsid w:val="00A436A3"/>
    <w:rsid w:val="00A44683"/>
    <w:rsid w:val="00A45EEE"/>
    <w:rsid w:val="00A46AF6"/>
    <w:rsid w:val="00A548E6"/>
    <w:rsid w:val="00A54D2E"/>
    <w:rsid w:val="00A567B8"/>
    <w:rsid w:val="00A57CD5"/>
    <w:rsid w:val="00A61115"/>
    <w:rsid w:val="00A649C3"/>
    <w:rsid w:val="00A65F76"/>
    <w:rsid w:val="00A70449"/>
    <w:rsid w:val="00A72ABB"/>
    <w:rsid w:val="00A73AA2"/>
    <w:rsid w:val="00A7418F"/>
    <w:rsid w:val="00A7560F"/>
    <w:rsid w:val="00A75732"/>
    <w:rsid w:val="00A76401"/>
    <w:rsid w:val="00A76CC4"/>
    <w:rsid w:val="00A81337"/>
    <w:rsid w:val="00A82FDD"/>
    <w:rsid w:val="00A83532"/>
    <w:rsid w:val="00A85443"/>
    <w:rsid w:val="00A85608"/>
    <w:rsid w:val="00A864E0"/>
    <w:rsid w:val="00A872FD"/>
    <w:rsid w:val="00A877FC"/>
    <w:rsid w:val="00A87E91"/>
    <w:rsid w:val="00A90936"/>
    <w:rsid w:val="00A91938"/>
    <w:rsid w:val="00A93246"/>
    <w:rsid w:val="00A93CE0"/>
    <w:rsid w:val="00A9426C"/>
    <w:rsid w:val="00A945AB"/>
    <w:rsid w:val="00A95E85"/>
    <w:rsid w:val="00A96B5E"/>
    <w:rsid w:val="00A97E33"/>
    <w:rsid w:val="00AA0007"/>
    <w:rsid w:val="00AA08EE"/>
    <w:rsid w:val="00AA10C9"/>
    <w:rsid w:val="00AA197F"/>
    <w:rsid w:val="00AA1FA4"/>
    <w:rsid w:val="00AA5242"/>
    <w:rsid w:val="00AA5726"/>
    <w:rsid w:val="00AA6D94"/>
    <w:rsid w:val="00AA6EFC"/>
    <w:rsid w:val="00AB2202"/>
    <w:rsid w:val="00AB4234"/>
    <w:rsid w:val="00AB453A"/>
    <w:rsid w:val="00AB458D"/>
    <w:rsid w:val="00AB4E5D"/>
    <w:rsid w:val="00AB632B"/>
    <w:rsid w:val="00AB672A"/>
    <w:rsid w:val="00AB7326"/>
    <w:rsid w:val="00AB7877"/>
    <w:rsid w:val="00AB7CF7"/>
    <w:rsid w:val="00AC0B36"/>
    <w:rsid w:val="00AC180B"/>
    <w:rsid w:val="00AC2D93"/>
    <w:rsid w:val="00AC3336"/>
    <w:rsid w:val="00AC6543"/>
    <w:rsid w:val="00AC72A8"/>
    <w:rsid w:val="00AD0B06"/>
    <w:rsid w:val="00AD15F9"/>
    <w:rsid w:val="00AD1CF6"/>
    <w:rsid w:val="00AD21FC"/>
    <w:rsid w:val="00AD2E54"/>
    <w:rsid w:val="00AD3900"/>
    <w:rsid w:val="00AD39CA"/>
    <w:rsid w:val="00AD4851"/>
    <w:rsid w:val="00AD59EF"/>
    <w:rsid w:val="00AD5E5B"/>
    <w:rsid w:val="00AD6F80"/>
    <w:rsid w:val="00AD78F5"/>
    <w:rsid w:val="00AE1D9A"/>
    <w:rsid w:val="00AE3B3B"/>
    <w:rsid w:val="00AE47CC"/>
    <w:rsid w:val="00AE5C7A"/>
    <w:rsid w:val="00AE66BA"/>
    <w:rsid w:val="00AE6C22"/>
    <w:rsid w:val="00AE76E2"/>
    <w:rsid w:val="00AF2CBE"/>
    <w:rsid w:val="00AF32B6"/>
    <w:rsid w:val="00AF4AED"/>
    <w:rsid w:val="00AF62E7"/>
    <w:rsid w:val="00B00C0C"/>
    <w:rsid w:val="00B02492"/>
    <w:rsid w:val="00B04134"/>
    <w:rsid w:val="00B042A2"/>
    <w:rsid w:val="00B04CAA"/>
    <w:rsid w:val="00B05A00"/>
    <w:rsid w:val="00B068C0"/>
    <w:rsid w:val="00B0730A"/>
    <w:rsid w:val="00B11B13"/>
    <w:rsid w:val="00B13579"/>
    <w:rsid w:val="00B135D4"/>
    <w:rsid w:val="00B1363E"/>
    <w:rsid w:val="00B14AC6"/>
    <w:rsid w:val="00B15626"/>
    <w:rsid w:val="00B156B9"/>
    <w:rsid w:val="00B15725"/>
    <w:rsid w:val="00B166B4"/>
    <w:rsid w:val="00B17359"/>
    <w:rsid w:val="00B213E6"/>
    <w:rsid w:val="00B21CF5"/>
    <w:rsid w:val="00B2234B"/>
    <w:rsid w:val="00B22BF8"/>
    <w:rsid w:val="00B23249"/>
    <w:rsid w:val="00B233A8"/>
    <w:rsid w:val="00B25610"/>
    <w:rsid w:val="00B264C6"/>
    <w:rsid w:val="00B279E1"/>
    <w:rsid w:val="00B27B21"/>
    <w:rsid w:val="00B30B4C"/>
    <w:rsid w:val="00B310FA"/>
    <w:rsid w:val="00B313EB"/>
    <w:rsid w:val="00B3295A"/>
    <w:rsid w:val="00B32A0A"/>
    <w:rsid w:val="00B3393F"/>
    <w:rsid w:val="00B33968"/>
    <w:rsid w:val="00B33B9B"/>
    <w:rsid w:val="00B33F14"/>
    <w:rsid w:val="00B365A3"/>
    <w:rsid w:val="00B367C0"/>
    <w:rsid w:val="00B368B5"/>
    <w:rsid w:val="00B37344"/>
    <w:rsid w:val="00B3747F"/>
    <w:rsid w:val="00B37B88"/>
    <w:rsid w:val="00B4018E"/>
    <w:rsid w:val="00B403B1"/>
    <w:rsid w:val="00B44368"/>
    <w:rsid w:val="00B4539B"/>
    <w:rsid w:val="00B46183"/>
    <w:rsid w:val="00B47027"/>
    <w:rsid w:val="00B50DFE"/>
    <w:rsid w:val="00B5196D"/>
    <w:rsid w:val="00B520BD"/>
    <w:rsid w:val="00B522B4"/>
    <w:rsid w:val="00B5279B"/>
    <w:rsid w:val="00B52E57"/>
    <w:rsid w:val="00B53081"/>
    <w:rsid w:val="00B531A4"/>
    <w:rsid w:val="00B53FA2"/>
    <w:rsid w:val="00B54E62"/>
    <w:rsid w:val="00B55779"/>
    <w:rsid w:val="00B55F41"/>
    <w:rsid w:val="00B565CC"/>
    <w:rsid w:val="00B56778"/>
    <w:rsid w:val="00B57EA8"/>
    <w:rsid w:val="00B60394"/>
    <w:rsid w:val="00B60900"/>
    <w:rsid w:val="00B64014"/>
    <w:rsid w:val="00B65C26"/>
    <w:rsid w:val="00B65D20"/>
    <w:rsid w:val="00B70873"/>
    <w:rsid w:val="00B70A42"/>
    <w:rsid w:val="00B70D41"/>
    <w:rsid w:val="00B7386C"/>
    <w:rsid w:val="00B75F94"/>
    <w:rsid w:val="00B75FD0"/>
    <w:rsid w:val="00B76C42"/>
    <w:rsid w:val="00B76EAD"/>
    <w:rsid w:val="00B773E8"/>
    <w:rsid w:val="00B8012E"/>
    <w:rsid w:val="00B80CCC"/>
    <w:rsid w:val="00B813A2"/>
    <w:rsid w:val="00B81463"/>
    <w:rsid w:val="00B81BB3"/>
    <w:rsid w:val="00B81CD0"/>
    <w:rsid w:val="00B82283"/>
    <w:rsid w:val="00B8280A"/>
    <w:rsid w:val="00B84027"/>
    <w:rsid w:val="00B85098"/>
    <w:rsid w:val="00B850B7"/>
    <w:rsid w:val="00B85887"/>
    <w:rsid w:val="00B86CF7"/>
    <w:rsid w:val="00B86D2A"/>
    <w:rsid w:val="00B87AFE"/>
    <w:rsid w:val="00B87B80"/>
    <w:rsid w:val="00B87BF0"/>
    <w:rsid w:val="00B87FDF"/>
    <w:rsid w:val="00B90CA3"/>
    <w:rsid w:val="00B913F4"/>
    <w:rsid w:val="00B915E1"/>
    <w:rsid w:val="00B92B44"/>
    <w:rsid w:val="00B92BAD"/>
    <w:rsid w:val="00B93438"/>
    <w:rsid w:val="00B95E45"/>
    <w:rsid w:val="00B96708"/>
    <w:rsid w:val="00B9748E"/>
    <w:rsid w:val="00BA05F8"/>
    <w:rsid w:val="00BA070F"/>
    <w:rsid w:val="00BA1CFC"/>
    <w:rsid w:val="00BA2CC5"/>
    <w:rsid w:val="00BA3256"/>
    <w:rsid w:val="00BA36B9"/>
    <w:rsid w:val="00BA39C8"/>
    <w:rsid w:val="00BA5764"/>
    <w:rsid w:val="00BA5809"/>
    <w:rsid w:val="00BA5BEC"/>
    <w:rsid w:val="00BA5F59"/>
    <w:rsid w:val="00BA67BF"/>
    <w:rsid w:val="00BA6A60"/>
    <w:rsid w:val="00BA7B9C"/>
    <w:rsid w:val="00BB0F52"/>
    <w:rsid w:val="00BB155D"/>
    <w:rsid w:val="00BB1740"/>
    <w:rsid w:val="00BB2365"/>
    <w:rsid w:val="00BB2C43"/>
    <w:rsid w:val="00BB3336"/>
    <w:rsid w:val="00BB347D"/>
    <w:rsid w:val="00BB7113"/>
    <w:rsid w:val="00BC1349"/>
    <w:rsid w:val="00BC19A4"/>
    <w:rsid w:val="00BC2411"/>
    <w:rsid w:val="00BC3E58"/>
    <w:rsid w:val="00BC64D2"/>
    <w:rsid w:val="00BC6833"/>
    <w:rsid w:val="00BC6A9A"/>
    <w:rsid w:val="00BC7100"/>
    <w:rsid w:val="00BD2746"/>
    <w:rsid w:val="00BD2BF1"/>
    <w:rsid w:val="00BD31A8"/>
    <w:rsid w:val="00BD3A2B"/>
    <w:rsid w:val="00BD400E"/>
    <w:rsid w:val="00BD5060"/>
    <w:rsid w:val="00BD59AA"/>
    <w:rsid w:val="00BD648E"/>
    <w:rsid w:val="00BE220A"/>
    <w:rsid w:val="00BE28CA"/>
    <w:rsid w:val="00BE47F3"/>
    <w:rsid w:val="00BE6349"/>
    <w:rsid w:val="00BF06F2"/>
    <w:rsid w:val="00BF0CD1"/>
    <w:rsid w:val="00BF15BA"/>
    <w:rsid w:val="00BF1B17"/>
    <w:rsid w:val="00BF283A"/>
    <w:rsid w:val="00BF4918"/>
    <w:rsid w:val="00BF554A"/>
    <w:rsid w:val="00BF6923"/>
    <w:rsid w:val="00BF6CAB"/>
    <w:rsid w:val="00BF7086"/>
    <w:rsid w:val="00C006DE"/>
    <w:rsid w:val="00C0335D"/>
    <w:rsid w:val="00C034E9"/>
    <w:rsid w:val="00C0369C"/>
    <w:rsid w:val="00C04A53"/>
    <w:rsid w:val="00C058C2"/>
    <w:rsid w:val="00C05A71"/>
    <w:rsid w:val="00C066FF"/>
    <w:rsid w:val="00C10232"/>
    <w:rsid w:val="00C108C0"/>
    <w:rsid w:val="00C112B1"/>
    <w:rsid w:val="00C113CB"/>
    <w:rsid w:val="00C12ADF"/>
    <w:rsid w:val="00C12AFC"/>
    <w:rsid w:val="00C14567"/>
    <w:rsid w:val="00C2085A"/>
    <w:rsid w:val="00C22D9E"/>
    <w:rsid w:val="00C24084"/>
    <w:rsid w:val="00C2490C"/>
    <w:rsid w:val="00C25B8E"/>
    <w:rsid w:val="00C25EA7"/>
    <w:rsid w:val="00C26E60"/>
    <w:rsid w:val="00C276E2"/>
    <w:rsid w:val="00C309B0"/>
    <w:rsid w:val="00C30FAF"/>
    <w:rsid w:val="00C322B9"/>
    <w:rsid w:val="00C32E22"/>
    <w:rsid w:val="00C342B7"/>
    <w:rsid w:val="00C34F72"/>
    <w:rsid w:val="00C35435"/>
    <w:rsid w:val="00C403F7"/>
    <w:rsid w:val="00C416A1"/>
    <w:rsid w:val="00C41D5F"/>
    <w:rsid w:val="00C41E65"/>
    <w:rsid w:val="00C4285A"/>
    <w:rsid w:val="00C42BD6"/>
    <w:rsid w:val="00C45222"/>
    <w:rsid w:val="00C4622F"/>
    <w:rsid w:val="00C4792C"/>
    <w:rsid w:val="00C47E8F"/>
    <w:rsid w:val="00C50287"/>
    <w:rsid w:val="00C52589"/>
    <w:rsid w:val="00C526CE"/>
    <w:rsid w:val="00C5277B"/>
    <w:rsid w:val="00C52A3F"/>
    <w:rsid w:val="00C539E4"/>
    <w:rsid w:val="00C547F3"/>
    <w:rsid w:val="00C55EF8"/>
    <w:rsid w:val="00C56C1B"/>
    <w:rsid w:val="00C56FB3"/>
    <w:rsid w:val="00C61A98"/>
    <w:rsid w:val="00C62241"/>
    <w:rsid w:val="00C629F2"/>
    <w:rsid w:val="00C63246"/>
    <w:rsid w:val="00C6591C"/>
    <w:rsid w:val="00C65AB9"/>
    <w:rsid w:val="00C661B4"/>
    <w:rsid w:val="00C67C6F"/>
    <w:rsid w:val="00C71B69"/>
    <w:rsid w:val="00C71DAA"/>
    <w:rsid w:val="00C74E79"/>
    <w:rsid w:val="00C75EB9"/>
    <w:rsid w:val="00C77272"/>
    <w:rsid w:val="00C777CB"/>
    <w:rsid w:val="00C8029D"/>
    <w:rsid w:val="00C821E9"/>
    <w:rsid w:val="00C834A3"/>
    <w:rsid w:val="00C840D5"/>
    <w:rsid w:val="00C84429"/>
    <w:rsid w:val="00C84602"/>
    <w:rsid w:val="00C85446"/>
    <w:rsid w:val="00C85553"/>
    <w:rsid w:val="00C857E4"/>
    <w:rsid w:val="00C861A6"/>
    <w:rsid w:val="00C86252"/>
    <w:rsid w:val="00C86DFA"/>
    <w:rsid w:val="00C8718E"/>
    <w:rsid w:val="00C876C2"/>
    <w:rsid w:val="00C877FB"/>
    <w:rsid w:val="00C90539"/>
    <w:rsid w:val="00C92647"/>
    <w:rsid w:val="00C93B95"/>
    <w:rsid w:val="00C93C3E"/>
    <w:rsid w:val="00C93E24"/>
    <w:rsid w:val="00C9425F"/>
    <w:rsid w:val="00C943EE"/>
    <w:rsid w:val="00C94F93"/>
    <w:rsid w:val="00C9542B"/>
    <w:rsid w:val="00C95BB7"/>
    <w:rsid w:val="00C965EA"/>
    <w:rsid w:val="00C97A41"/>
    <w:rsid w:val="00CA0806"/>
    <w:rsid w:val="00CA08A9"/>
    <w:rsid w:val="00CA1250"/>
    <w:rsid w:val="00CA261E"/>
    <w:rsid w:val="00CA43DA"/>
    <w:rsid w:val="00CA4FC5"/>
    <w:rsid w:val="00CA7099"/>
    <w:rsid w:val="00CA7229"/>
    <w:rsid w:val="00CA72B3"/>
    <w:rsid w:val="00CB1643"/>
    <w:rsid w:val="00CB1D42"/>
    <w:rsid w:val="00CB2D5D"/>
    <w:rsid w:val="00CB34B5"/>
    <w:rsid w:val="00CB4C42"/>
    <w:rsid w:val="00CB4CA6"/>
    <w:rsid w:val="00CB54D5"/>
    <w:rsid w:val="00CC0F43"/>
    <w:rsid w:val="00CC12B5"/>
    <w:rsid w:val="00CC449C"/>
    <w:rsid w:val="00CC47EC"/>
    <w:rsid w:val="00CC4E61"/>
    <w:rsid w:val="00CC54E8"/>
    <w:rsid w:val="00CC55B0"/>
    <w:rsid w:val="00CC5BAF"/>
    <w:rsid w:val="00CC5D18"/>
    <w:rsid w:val="00CC60FF"/>
    <w:rsid w:val="00CC7388"/>
    <w:rsid w:val="00CD0D0D"/>
    <w:rsid w:val="00CD2140"/>
    <w:rsid w:val="00CD2272"/>
    <w:rsid w:val="00CD22FA"/>
    <w:rsid w:val="00CD41F2"/>
    <w:rsid w:val="00CD422C"/>
    <w:rsid w:val="00CD61F7"/>
    <w:rsid w:val="00CD730D"/>
    <w:rsid w:val="00CD76A6"/>
    <w:rsid w:val="00CD7769"/>
    <w:rsid w:val="00CE23E9"/>
    <w:rsid w:val="00CE2F2A"/>
    <w:rsid w:val="00CE30C2"/>
    <w:rsid w:val="00CE3554"/>
    <w:rsid w:val="00CE3F22"/>
    <w:rsid w:val="00CE4E0B"/>
    <w:rsid w:val="00CE646E"/>
    <w:rsid w:val="00CE74AF"/>
    <w:rsid w:val="00CF0156"/>
    <w:rsid w:val="00CF05EB"/>
    <w:rsid w:val="00CF0DF9"/>
    <w:rsid w:val="00CF1B5C"/>
    <w:rsid w:val="00CF3E4A"/>
    <w:rsid w:val="00CF49DC"/>
    <w:rsid w:val="00CF4A21"/>
    <w:rsid w:val="00CF5E2D"/>
    <w:rsid w:val="00CF6062"/>
    <w:rsid w:val="00CF7F38"/>
    <w:rsid w:val="00D00B65"/>
    <w:rsid w:val="00D00DEF"/>
    <w:rsid w:val="00D01E42"/>
    <w:rsid w:val="00D026C6"/>
    <w:rsid w:val="00D031EC"/>
    <w:rsid w:val="00D0323F"/>
    <w:rsid w:val="00D044D5"/>
    <w:rsid w:val="00D05785"/>
    <w:rsid w:val="00D06524"/>
    <w:rsid w:val="00D06695"/>
    <w:rsid w:val="00D06F1B"/>
    <w:rsid w:val="00D07072"/>
    <w:rsid w:val="00D07A4C"/>
    <w:rsid w:val="00D1066D"/>
    <w:rsid w:val="00D10A28"/>
    <w:rsid w:val="00D11337"/>
    <w:rsid w:val="00D11699"/>
    <w:rsid w:val="00D116A7"/>
    <w:rsid w:val="00D11BB6"/>
    <w:rsid w:val="00D13219"/>
    <w:rsid w:val="00D1718C"/>
    <w:rsid w:val="00D17539"/>
    <w:rsid w:val="00D21616"/>
    <w:rsid w:val="00D226D1"/>
    <w:rsid w:val="00D277E9"/>
    <w:rsid w:val="00D3116B"/>
    <w:rsid w:val="00D3247A"/>
    <w:rsid w:val="00D34BFC"/>
    <w:rsid w:val="00D363E7"/>
    <w:rsid w:val="00D36834"/>
    <w:rsid w:val="00D40449"/>
    <w:rsid w:val="00D40B2D"/>
    <w:rsid w:val="00D45ACE"/>
    <w:rsid w:val="00D46B06"/>
    <w:rsid w:val="00D47AED"/>
    <w:rsid w:val="00D516B5"/>
    <w:rsid w:val="00D52507"/>
    <w:rsid w:val="00D52C17"/>
    <w:rsid w:val="00D52F8D"/>
    <w:rsid w:val="00D5354C"/>
    <w:rsid w:val="00D53A07"/>
    <w:rsid w:val="00D541F6"/>
    <w:rsid w:val="00D55F44"/>
    <w:rsid w:val="00D566D1"/>
    <w:rsid w:val="00D57078"/>
    <w:rsid w:val="00D576C4"/>
    <w:rsid w:val="00D602A0"/>
    <w:rsid w:val="00D60A77"/>
    <w:rsid w:val="00D61B48"/>
    <w:rsid w:val="00D62948"/>
    <w:rsid w:val="00D64C98"/>
    <w:rsid w:val="00D65396"/>
    <w:rsid w:val="00D65D0B"/>
    <w:rsid w:val="00D70821"/>
    <w:rsid w:val="00D7339B"/>
    <w:rsid w:val="00D73F10"/>
    <w:rsid w:val="00D73FCA"/>
    <w:rsid w:val="00D777F2"/>
    <w:rsid w:val="00D80A3E"/>
    <w:rsid w:val="00D815BF"/>
    <w:rsid w:val="00D81966"/>
    <w:rsid w:val="00D8276A"/>
    <w:rsid w:val="00D835E0"/>
    <w:rsid w:val="00D84B7F"/>
    <w:rsid w:val="00D85846"/>
    <w:rsid w:val="00D87342"/>
    <w:rsid w:val="00D877F6"/>
    <w:rsid w:val="00D91238"/>
    <w:rsid w:val="00D91F56"/>
    <w:rsid w:val="00D9323B"/>
    <w:rsid w:val="00D93A16"/>
    <w:rsid w:val="00D9432F"/>
    <w:rsid w:val="00D95E41"/>
    <w:rsid w:val="00D9695F"/>
    <w:rsid w:val="00D97254"/>
    <w:rsid w:val="00D97AB7"/>
    <w:rsid w:val="00DA0695"/>
    <w:rsid w:val="00DA1AAB"/>
    <w:rsid w:val="00DA27AC"/>
    <w:rsid w:val="00DA32CA"/>
    <w:rsid w:val="00DA3A2A"/>
    <w:rsid w:val="00DA3CAE"/>
    <w:rsid w:val="00DA3DE1"/>
    <w:rsid w:val="00DA4747"/>
    <w:rsid w:val="00DA54DC"/>
    <w:rsid w:val="00DA7AE3"/>
    <w:rsid w:val="00DB09FC"/>
    <w:rsid w:val="00DB0E5D"/>
    <w:rsid w:val="00DB0ED0"/>
    <w:rsid w:val="00DB29D9"/>
    <w:rsid w:val="00DB3F28"/>
    <w:rsid w:val="00DB4164"/>
    <w:rsid w:val="00DB5074"/>
    <w:rsid w:val="00DB67A4"/>
    <w:rsid w:val="00DB7B62"/>
    <w:rsid w:val="00DC049E"/>
    <w:rsid w:val="00DC16E6"/>
    <w:rsid w:val="00DC1DCE"/>
    <w:rsid w:val="00DC311F"/>
    <w:rsid w:val="00DC3A99"/>
    <w:rsid w:val="00DC700F"/>
    <w:rsid w:val="00DC7EA9"/>
    <w:rsid w:val="00DD01A3"/>
    <w:rsid w:val="00DD1F90"/>
    <w:rsid w:val="00DD2072"/>
    <w:rsid w:val="00DD20CD"/>
    <w:rsid w:val="00DD3BDD"/>
    <w:rsid w:val="00DD4F81"/>
    <w:rsid w:val="00DD5934"/>
    <w:rsid w:val="00DD69C5"/>
    <w:rsid w:val="00DD6D4A"/>
    <w:rsid w:val="00DD7558"/>
    <w:rsid w:val="00DD7736"/>
    <w:rsid w:val="00DD7B26"/>
    <w:rsid w:val="00DE0968"/>
    <w:rsid w:val="00DE0D5D"/>
    <w:rsid w:val="00DE16DB"/>
    <w:rsid w:val="00DE19BF"/>
    <w:rsid w:val="00DE37A2"/>
    <w:rsid w:val="00DE42B0"/>
    <w:rsid w:val="00DE4964"/>
    <w:rsid w:val="00DE5EC6"/>
    <w:rsid w:val="00DE6857"/>
    <w:rsid w:val="00DF0516"/>
    <w:rsid w:val="00DF1A6A"/>
    <w:rsid w:val="00DF20DA"/>
    <w:rsid w:val="00DF3C5A"/>
    <w:rsid w:val="00DF443E"/>
    <w:rsid w:val="00DF46EA"/>
    <w:rsid w:val="00DF4F07"/>
    <w:rsid w:val="00DF60E0"/>
    <w:rsid w:val="00E01FFB"/>
    <w:rsid w:val="00E020BB"/>
    <w:rsid w:val="00E0246D"/>
    <w:rsid w:val="00E02B0A"/>
    <w:rsid w:val="00E03B13"/>
    <w:rsid w:val="00E03CDA"/>
    <w:rsid w:val="00E04ADE"/>
    <w:rsid w:val="00E05AD2"/>
    <w:rsid w:val="00E05E08"/>
    <w:rsid w:val="00E06819"/>
    <w:rsid w:val="00E10212"/>
    <w:rsid w:val="00E10789"/>
    <w:rsid w:val="00E10FAD"/>
    <w:rsid w:val="00E11927"/>
    <w:rsid w:val="00E11A40"/>
    <w:rsid w:val="00E11E15"/>
    <w:rsid w:val="00E13CD0"/>
    <w:rsid w:val="00E15482"/>
    <w:rsid w:val="00E15BC8"/>
    <w:rsid w:val="00E15F63"/>
    <w:rsid w:val="00E16694"/>
    <w:rsid w:val="00E170F7"/>
    <w:rsid w:val="00E1766B"/>
    <w:rsid w:val="00E17ECD"/>
    <w:rsid w:val="00E20A4B"/>
    <w:rsid w:val="00E2220A"/>
    <w:rsid w:val="00E240DB"/>
    <w:rsid w:val="00E247E8"/>
    <w:rsid w:val="00E248D8"/>
    <w:rsid w:val="00E2525F"/>
    <w:rsid w:val="00E25FDF"/>
    <w:rsid w:val="00E26186"/>
    <w:rsid w:val="00E266BE"/>
    <w:rsid w:val="00E26B62"/>
    <w:rsid w:val="00E30411"/>
    <w:rsid w:val="00E30C0A"/>
    <w:rsid w:val="00E30C8E"/>
    <w:rsid w:val="00E318C2"/>
    <w:rsid w:val="00E3245A"/>
    <w:rsid w:val="00E33D27"/>
    <w:rsid w:val="00E342F7"/>
    <w:rsid w:val="00E346EF"/>
    <w:rsid w:val="00E34835"/>
    <w:rsid w:val="00E351A0"/>
    <w:rsid w:val="00E3615E"/>
    <w:rsid w:val="00E3695A"/>
    <w:rsid w:val="00E37186"/>
    <w:rsid w:val="00E41A77"/>
    <w:rsid w:val="00E425AB"/>
    <w:rsid w:val="00E42A67"/>
    <w:rsid w:val="00E43A57"/>
    <w:rsid w:val="00E4719B"/>
    <w:rsid w:val="00E50586"/>
    <w:rsid w:val="00E50F98"/>
    <w:rsid w:val="00E52CE6"/>
    <w:rsid w:val="00E57C80"/>
    <w:rsid w:val="00E6126C"/>
    <w:rsid w:val="00E61A54"/>
    <w:rsid w:val="00E6271D"/>
    <w:rsid w:val="00E637A5"/>
    <w:rsid w:val="00E63ACB"/>
    <w:rsid w:val="00E65DA7"/>
    <w:rsid w:val="00E678EF"/>
    <w:rsid w:val="00E701A1"/>
    <w:rsid w:val="00E702B7"/>
    <w:rsid w:val="00E71395"/>
    <w:rsid w:val="00E72502"/>
    <w:rsid w:val="00E734E6"/>
    <w:rsid w:val="00E739AE"/>
    <w:rsid w:val="00E7490A"/>
    <w:rsid w:val="00E74E3A"/>
    <w:rsid w:val="00E76CF6"/>
    <w:rsid w:val="00E809C6"/>
    <w:rsid w:val="00E82455"/>
    <w:rsid w:val="00E83C95"/>
    <w:rsid w:val="00E83F40"/>
    <w:rsid w:val="00E84CD9"/>
    <w:rsid w:val="00E8732C"/>
    <w:rsid w:val="00E87AF2"/>
    <w:rsid w:val="00E87B0E"/>
    <w:rsid w:val="00E90DAA"/>
    <w:rsid w:val="00E9154F"/>
    <w:rsid w:val="00E91D0F"/>
    <w:rsid w:val="00E9324D"/>
    <w:rsid w:val="00E934A1"/>
    <w:rsid w:val="00E95402"/>
    <w:rsid w:val="00E95731"/>
    <w:rsid w:val="00E95799"/>
    <w:rsid w:val="00E9584D"/>
    <w:rsid w:val="00E96713"/>
    <w:rsid w:val="00E9713B"/>
    <w:rsid w:val="00E979DE"/>
    <w:rsid w:val="00EA1940"/>
    <w:rsid w:val="00EA6BBD"/>
    <w:rsid w:val="00EA6F86"/>
    <w:rsid w:val="00EB02D1"/>
    <w:rsid w:val="00EB119A"/>
    <w:rsid w:val="00EB18D1"/>
    <w:rsid w:val="00EB192D"/>
    <w:rsid w:val="00EB1BA0"/>
    <w:rsid w:val="00EB23C5"/>
    <w:rsid w:val="00EB3001"/>
    <w:rsid w:val="00EB3615"/>
    <w:rsid w:val="00EB4862"/>
    <w:rsid w:val="00EB499A"/>
    <w:rsid w:val="00EB742F"/>
    <w:rsid w:val="00EB794C"/>
    <w:rsid w:val="00EC0DC1"/>
    <w:rsid w:val="00EC39A5"/>
    <w:rsid w:val="00EC672F"/>
    <w:rsid w:val="00EC773A"/>
    <w:rsid w:val="00ED0B87"/>
    <w:rsid w:val="00ED0BB9"/>
    <w:rsid w:val="00ED0D2C"/>
    <w:rsid w:val="00ED25E4"/>
    <w:rsid w:val="00ED2A45"/>
    <w:rsid w:val="00ED2C94"/>
    <w:rsid w:val="00ED405A"/>
    <w:rsid w:val="00ED41B7"/>
    <w:rsid w:val="00ED49E8"/>
    <w:rsid w:val="00ED7318"/>
    <w:rsid w:val="00ED7D2E"/>
    <w:rsid w:val="00ED7F2F"/>
    <w:rsid w:val="00EE06A0"/>
    <w:rsid w:val="00EE0D4C"/>
    <w:rsid w:val="00EE2176"/>
    <w:rsid w:val="00EE254E"/>
    <w:rsid w:val="00EE29C9"/>
    <w:rsid w:val="00EE4512"/>
    <w:rsid w:val="00EE468A"/>
    <w:rsid w:val="00EE4989"/>
    <w:rsid w:val="00EE5B0C"/>
    <w:rsid w:val="00EE5F1F"/>
    <w:rsid w:val="00EE61C3"/>
    <w:rsid w:val="00EE6E95"/>
    <w:rsid w:val="00EE6EA9"/>
    <w:rsid w:val="00EE6EFD"/>
    <w:rsid w:val="00EF083D"/>
    <w:rsid w:val="00EF1089"/>
    <w:rsid w:val="00EF1279"/>
    <w:rsid w:val="00EF2B85"/>
    <w:rsid w:val="00EF41CF"/>
    <w:rsid w:val="00EF553D"/>
    <w:rsid w:val="00EF57EB"/>
    <w:rsid w:val="00EF7233"/>
    <w:rsid w:val="00EF78C6"/>
    <w:rsid w:val="00F00C03"/>
    <w:rsid w:val="00F0317F"/>
    <w:rsid w:val="00F03ABC"/>
    <w:rsid w:val="00F03C6C"/>
    <w:rsid w:val="00F05064"/>
    <w:rsid w:val="00F05415"/>
    <w:rsid w:val="00F05F92"/>
    <w:rsid w:val="00F06C8A"/>
    <w:rsid w:val="00F07D4D"/>
    <w:rsid w:val="00F14840"/>
    <w:rsid w:val="00F15CFB"/>
    <w:rsid w:val="00F167EB"/>
    <w:rsid w:val="00F17402"/>
    <w:rsid w:val="00F17F91"/>
    <w:rsid w:val="00F2370F"/>
    <w:rsid w:val="00F24023"/>
    <w:rsid w:val="00F248DD"/>
    <w:rsid w:val="00F256A2"/>
    <w:rsid w:val="00F27C33"/>
    <w:rsid w:val="00F27C3F"/>
    <w:rsid w:val="00F3152D"/>
    <w:rsid w:val="00F3176D"/>
    <w:rsid w:val="00F31AD0"/>
    <w:rsid w:val="00F325FA"/>
    <w:rsid w:val="00F337BE"/>
    <w:rsid w:val="00F35143"/>
    <w:rsid w:val="00F361E0"/>
    <w:rsid w:val="00F36B79"/>
    <w:rsid w:val="00F37B60"/>
    <w:rsid w:val="00F40CB6"/>
    <w:rsid w:val="00F41441"/>
    <w:rsid w:val="00F43618"/>
    <w:rsid w:val="00F43E9A"/>
    <w:rsid w:val="00F453FE"/>
    <w:rsid w:val="00F4552B"/>
    <w:rsid w:val="00F457C2"/>
    <w:rsid w:val="00F45FB6"/>
    <w:rsid w:val="00F46082"/>
    <w:rsid w:val="00F46F8C"/>
    <w:rsid w:val="00F47255"/>
    <w:rsid w:val="00F4778E"/>
    <w:rsid w:val="00F51658"/>
    <w:rsid w:val="00F529FB"/>
    <w:rsid w:val="00F52CDA"/>
    <w:rsid w:val="00F53329"/>
    <w:rsid w:val="00F534FF"/>
    <w:rsid w:val="00F53768"/>
    <w:rsid w:val="00F54017"/>
    <w:rsid w:val="00F54773"/>
    <w:rsid w:val="00F548E3"/>
    <w:rsid w:val="00F54B80"/>
    <w:rsid w:val="00F55CC2"/>
    <w:rsid w:val="00F56F79"/>
    <w:rsid w:val="00F57B41"/>
    <w:rsid w:val="00F605F6"/>
    <w:rsid w:val="00F612C1"/>
    <w:rsid w:val="00F6148E"/>
    <w:rsid w:val="00F62C5B"/>
    <w:rsid w:val="00F6313C"/>
    <w:rsid w:val="00F635B9"/>
    <w:rsid w:val="00F639F8"/>
    <w:rsid w:val="00F63F53"/>
    <w:rsid w:val="00F6403E"/>
    <w:rsid w:val="00F64459"/>
    <w:rsid w:val="00F65045"/>
    <w:rsid w:val="00F66EEC"/>
    <w:rsid w:val="00F670BD"/>
    <w:rsid w:val="00F717D8"/>
    <w:rsid w:val="00F71A71"/>
    <w:rsid w:val="00F7323D"/>
    <w:rsid w:val="00F74A99"/>
    <w:rsid w:val="00F7795B"/>
    <w:rsid w:val="00F80ACC"/>
    <w:rsid w:val="00F812E0"/>
    <w:rsid w:val="00F8392B"/>
    <w:rsid w:val="00F839F9"/>
    <w:rsid w:val="00F84338"/>
    <w:rsid w:val="00F86578"/>
    <w:rsid w:val="00F911AC"/>
    <w:rsid w:val="00F918F9"/>
    <w:rsid w:val="00F92C93"/>
    <w:rsid w:val="00F93D9C"/>
    <w:rsid w:val="00F950AE"/>
    <w:rsid w:val="00F95139"/>
    <w:rsid w:val="00F968AE"/>
    <w:rsid w:val="00F9732C"/>
    <w:rsid w:val="00F97CC7"/>
    <w:rsid w:val="00FA23D8"/>
    <w:rsid w:val="00FA2FA0"/>
    <w:rsid w:val="00FA48FE"/>
    <w:rsid w:val="00FA496C"/>
    <w:rsid w:val="00FA4C61"/>
    <w:rsid w:val="00FB03A4"/>
    <w:rsid w:val="00FB05B2"/>
    <w:rsid w:val="00FB0E46"/>
    <w:rsid w:val="00FB102E"/>
    <w:rsid w:val="00FB11C2"/>
    <w:rsid w:val="00FB2A04"/>
    <w:rsid w:val="00FB3281"/>
    <w:rsid w:val="00FB38C0"/>
    <w:rsid w:val="00FB40CC"/>
    <w:rsid w:val="00FB685B"/>
    <w:rsid w:val="00FB732F"/>
    <w:rsid w:val="00FB7341"/>
    <w:rsid w:val="00FB73BC"/>
    <w:rsid w:val="00FC2635"/>
    <w:rsid w:val="00FC2A09"/>
    <w:rsid w:val="00FC2DE8"/>
    <w:rsid w:val="00FC341B"/>
    <w:rsid w:val="00FC4EF6"/>
    <w:rsid w:val="00FC4FB4"/>
    <w:rsid w:val="00FC64CD"/>
    <w:rsid w:val="00FC6758"/>
    <w:rsid w:val="00FC682B"/>
    <w:rsid w:val="00FC6891"/>
    <w:rsid w:val="00FC7074"/>
    <w:rsid w:val="00FD02A8"/>
    <w:rsid w:val="00FD03A9"/>
    <w:rsid w:val="00FD06F3"/>
    <w:rsid w:val="00FD2464"/>
    <w:rsid w:val="00FD2F07"/>
    <w:rsid w:val="00FD2F67"/>
    <w:rsid w:val="00FD67FC"/>
    <w:rsid w:val="00FE2A80"/>
    <w:rsid w:val="00FE3140"/>
    <w:rsid w:val="00FE3DAB"/>
    <w:rsid w:val="00FE40B8"/>
    <w:rsid w:val="00FE410D"/>
    <w:rsid w:val="00FE47E4"/>
    <w:rsid w:val="00FE60C5"/>
    <w:rsid w:val="00FE61CD"/>
    <w:rsid w:val="00FF0763"/>
    <w:rsid w:val="00FF0ABA"/>
    <w:rsid w:val="00FF15EC"/>
    <w:rsid w:val="00FF1EE3"/>
    <w:rsid w:val="00FF361E"/>
    <w:rsid w:val="00FF3D26"/>
    <w:rsid w:val="00FF4665"/>
    <w:rsid w:val="00FF4728"/>
    <w:rsid w:val="00FF4C79"/>
    <w:rsid w:val="00FF5C1F"/>
    <w:rsid w:val="00FF624B"/>
    <w:rsid w:val="00FF6BDA"/>
    <w:rsid w:val="00FF706A"/>
    <w:rsid w:val="00FF75E1"/>
    <w:rsid w:val="00FF7916"/>
    <w:rsid w:val="00FF7C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A33B78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46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F43618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43618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62F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B44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4B5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4B5"/>
    <w:rPr>
      <w:rFonts w:ascii="Calibri" w:eastAsia="Calibri" w:hAnsi="Calibri" w:cs="Arial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9B44B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44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44B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1FB2"/>
  </w:style>
  <w:style w:type="paragraph" w:styleId="Footer">
    <w:name w:val="footer"/>
    <w:basedOn w:val="Normal"/>
    <w:link w:val="Foot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1F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139"/>
    <w:pPr>
      <w:spacing w:after="0"/>
    </w:pPr>
    <w:rPr>
      <w:rFonts w:asciiTheme="minorHAnsi" w:eastAsiaTheme="minorEastAsia" w:hAnsiTheme="minorHAnsi" w:cstheme="minorBidi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139"/>
    <w:rPr>
      <w:rFonts w:ascii="Calibri" w:eastAsia="Calibri" w:hAnsi="Calibri" w:cs="Arial"/>
      <w:b/>
      <w:bCs/>
      <w:sz w:val="20"/>
      <w:szCs w:val="20"/>
      <w:lang w:eastAsia="en-US"/>
    </w:rPr>
  </w:style>
  <w:style w:type="character" w:customStyle="1" w:styleId="Mention1">
    <w:name w:val="Mention1"/>
    <w:basedOn w:val="DefaultParagraphFont"/>
    <w:uiPriority w:val="99"/>
    <w:semiHidden/>
    <w:unhideWhenUsed/>
    <w:rsid w:val="00740ADA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B64014"/>
  </w:style>
  <w:style w:type="character" w:customStyle="1" w:styleId="UnresolvedMention1">
    <w:name w:val="Unresolved Mention1"/>
    <w:basedOn w:val="DefaultParagraphFont"/>
    <w:uiPriority w:val="99"/>
    <w:rsid w:val="00175C9F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E2618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26186"/>
    <w:pPr>
      <w:jc w:val="both"/>
    </w:pPr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B850B7"/>
  </w:style>
  <w:style w:type="table" w:styleId="TableGrid">
    <w:name w:val="Table Grid"/>
    <w:basedOn w:val="TableNormal"/>
    <w:uiPriority w:val="39"/>
    <w:rsid w:val="00F14840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860903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646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F43618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43618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262F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B44B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44B5"/>
    <w:pPr>
      <w:spacing w:after="200"/>
    </w:pPr>
    <w:rPr>
      <w:rFonts w:ascii="Calibri" w:eastAsia="Calibri" w:hAnsi="Calibri" w:cs="Arial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44B5"/>
    <w:rPr>
      <w:rFonts w:ascii="Calibri" w:eastAsia="Calibri" w:hAnsi="Calibri" w:cs="Arial"/>
      <w:sz w:val="20"/>
      <w:szCs w:val="20"/>
      <w:lang w:eastAsia="en-US"/>
    </w:rPr>
  </w:style>
  <w:style w:type="character" w:styleId="Hyperlink">
    <w:name w:val="Hyperlink"/>
    <w:basedOn w:val="DefaultParagraphFont"/>
    <w:uiPriority w:val="99"/>
    <w:unhideWhenUsed/>
    <w:rsid w:val="009B44B5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B44B5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44B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D1FB2"/>
  </w:style>
  <w:style w:type="paragraph" w:styleId="Footer">
    <w:name w:val="footer"/>
    <w:basedOn w:val="Normal"/>
    <w:link w:val="FooterChar"/>
    <w:uiPriority w:val="99"/>
    <w:unhideWhenUsed/>
    <w:rsid w:val="003D1FB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1FB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95139"/>
    <w:pPr>
      <w:spacing w:after="0"/>
    </w:pPr>
    <w:rPr>
      <w:rFonts w:asciiTheme="minorHAnsi" w:eastAsiaTheme="minorEastAsia" w:hAnsiTheme="minorHAnsi" w:cstheme="minorBidi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95139"/>
    <w:rPr>
      <w:rFonts w:ascii="Calibri" w:eastAsia="Calibri" w:hAnsi="Calibri" w:cs="Arial"/>
      <w:b/>
      <w:bCs/>
      <w:sz w:val="20"/>
      <w:szCs w:val="20"/>
      <w:lang w:eastAsia="en-US"/>
    </w:rPr>
  </w:style>
  <w:style w:type="character" w:customStyle="1" w:styleId="Mention1">
    <w:name w:val="Mention1"/>
    <w:basedOn w:val="DefaultParagraphFont"/>
    <w:uiPriority w:val="99"/>
    <w:semiHidden/>
    <w:unhideWhenUsed/>
    <w:rsid w:val="00740ADA"/>
    <w:rPr>
      <w:color w:val="2B579A"/>
      <w:shd w:val="clear" w:color="auto" w:fill="E6E6E6"/>
    </w:rPr>
  </w:style>
  <w:style w:type="paragraph" w:styleId="Revision">
    <w:name w:val="Revision"/>
    <w:hidden/>
    <w:uiPriority w:val="99"/>
    <w:semiHidden/>
    <w:rsid w:val="00B64014"/>
  </w:style>
  <w:style w:type="character" w:customStyle="1" w:styleId="UnresolvedMention1">
    <w:name w:val="Unresolved Mention1"/>
    <w:basedOn w:val="DefaultParagraphFont"/>
    <w:uiPriority w:val="99"/>
    <w:rsid w:val="00175C9F"/>
    <w:rPr>
      <w:color w:val="808080"/>
      <w:shd w:val="clear" w:color="auto" w:fill="E6E6E6"/>
    </w:rPr>
  </w:style>
  <w:style w:type="paragraph" w:customStyle="1" w:styleId="EndNoteBibliographyTitle">
    <w:name w:val="EndNote Bibliography Title"/>
    <w:basedOn w:val="Normal"/>
    <w:rsid w:val="00E2618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E26186"/>
    <w:pPr>
      <w:jc w:val="both"/>
    </w:pPr>
    <w:rPr>
      <w:rFonts w:ascii="Calibri" w:hAnsi="Calibri"/>
    </w:rPr>
  </w:style>
  <w:style w:type="character" w:styleId="PageNumber">
    <w:name w:val="page number"/>
    <w:basedOn w:val="DefaultParagraphFont"/>
    <w:uiPriority w:val="99"/>
    <w:semiHidden/>
    <w:unhideWhenUsed/>
    <w:rsid w:val="00B850B7"/>
  </w:style>
  <w:style w:type="table" w:styleId="TableGrid">
    <w:name w:val="Table Grid"/>
    <w:basedOn w:val="TableNormal"/>
    <w:uiPriority w:val="39"/>
    <w:rsid w:val="00F14840"/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DefaultParagraphFont"/>
    <w:uiPriority w:val="99"/>
    <w:rsid w:val="00860903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794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522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0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33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331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9084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621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146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719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9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37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913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22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39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17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96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99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810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58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03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012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60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74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971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306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635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53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73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1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07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30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microsoft.com/office/2016/09/relationships/commentsIds" Target="commentsId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2668848-DFA0-4824-A65C-BCD74FE2BF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67</Words>
  <Characters>209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4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, Wei-Chun (NIH/NCI) [E]</dc:creator>
  <cp:lastModifiedBy>Copy Editor</cp:lastModifiedBy>
  <cp:revision>2</cp:revision>
  <cp:lastPrinted>2017-04-26T12:24:00Z</cp:lastPrinted>
  <dcterms:created xsi:type="dcterms:W3CDTF">2018-07-16T15:38:00Z</dcterms:created>
  <dcterms:modified xsi:type="dcterms:W3CDTF">2018-07-16T15:38:00Z</dcterms:modified>
</cp:coreProperties>
</file>